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408"/>
        <w:gridCol w:w="2267"/>
        <w:gridCol w:w="977"/>
        <w:gridCol w:w="1924"/>
        <w:gridCol w:w="942"/>
        <w:gridCol w:w="1431"/>
        <w:gridCol w:w="1164"/>
        <w:gridCol w:w="915"/>
        <w:gridCol w:w="693"/>
        <w:gridCol w:w="604"/>
        <w:gridCol w:w="675"/>
        <w:gridCol w:w="1313"/>
        <w:gridCol w:w="1404"/>
        <w:gridCol w:w="755"/>
        <w:gridCol w:w="2038"/>
      </w:tblGrid>
      <w:tr w:rsidR="0051073F" w:rsidRPr="00F577EB" w14:paraId="11F9D4D6" w14:textId="33DEBEDE" w:rsidTr="00F577EB">
        <w:trPr>
          <w:trHeight w:val="280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346034DF" w14:textId="4627F97D" w:rsidR="0051073F" w:rsidRPr="00F577EB" w:rsidRDefault="0051073F" w:rsidP="0051073F">
            <w:pPr>
              <w:spacing w:after="0"/>
              <w:ind w:left="-426" w:right="-386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 xml:space="preserve">Site 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D92EFE" w14:textId="77777777" w:rsidR="0051073F" w:rsidRPr="00F577EB" w:rsidRDefault="0051073F" w:rsidP="00CE7F04">
            <w:pPr>
              <w:widowControl w:val="0"/>
              <w:spacing w:after="0"/>
              <w:jc w:val="center"/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Site Nam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ECBA43" w14:textId="77777777" w:rsidR="0051073F" w:rsidRPr="00F577EB" w:rsidRDefault="0051073F" w:rsidP="00CE7F04">
            <w:pPr>
              <w:widowControl w:val="0"/>
              <w:spacing w:after="0"/>
              <w:jc w:val="center"/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Colony I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B27D12" w14:textId="6CF45072" w:rsidR="0051073F" w:rsidRPr="00F577EB" w:rsidRDefault="0051073F" w:rsidP="00CE7F04">
            <w:pPr>
              <w:widowControl w:val="0"/>
              <w:spacing w:after="0"/>
              <w:jc w:val="center"/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Coordinat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75087D" w14:textId="77777777" w:rsidR="0051073F" w:rsidRPr="00F577EB" w:rsidRDefault="0051073F" w:rsidP="00CE7F04">
            <w:pPr>
              <w:widowControl w:val="0"/>
              <w:spacing w:after="0"/>
              <w:jc w:val="center"/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Elevati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546EBD" w14:textId="3F2DA761" w:rsidR="0051073F" w:rsidRPr="00F577EB" w:rsidRDefault="0051073F" w:rsidP="00CE7F04">
            <w:pPr>
              <w:widowControl w:val="0"/>
              <w:spacing w:after="0"/>
              <w:jc w:val="center"/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 xml:space="preserve"># of </w:t>
            </w:r>
            <w:r w:rsidR="00841716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F</w:t>
            </w:r>
            <w:r w:rsidRPr="00F577EB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rames</w:t>
            </w:r>
          </w:p>
          <w:p w14:paraId="01D35AF0" w14:textId="580F8CFA" w:rsidR="0051073F" w:rsidRPr="00F577EB" w:rsidRDefault="0051073F" w:rsidP="00841716">
            <w:pPr>
              <w:widowControl w:val="0"/>
              <w:spacing w:after="0"/>
              <w:jc w:val="center"/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 xml:space="preserve">with </w:t>
            </w:r>
            <w:r w:rsidR="00841716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Adult B</w:t>
            </w:r>
            <w:r w:rsidR="00841716" w:rsidRPr="00F577EB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e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544D28" w14:textId="77777777" w:rsidR="0051073F" w:rsidRPr="00F577EB" w:rsidRDefault="0051073F" w:rsidP="00CE7F04">
            <w:pPr>
              <w:widowControl w:val="0"/>
              <w:spacing w:after="0"/>
              <w:jc w:val="center"/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Total Varro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F3464B" w14:textId="77777777" w:rsidR="0051073F" w:rsidRPr="00F577EB" w:rsidRDefault="0051073F" w:rsidP="00CE7F04">
            <w:pPr>
              <w:widowControl w:val="0"/>
              <w:spacing w:after="0"/>
              <w:jc w:val="center"/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</w:pPr>
          </w:p>
          <w:p w14:paraId="5C850812" w14:textId="652859F2" w:rsidR="0051073F" w:rsidRPr="00F577EB" w:rsidRDefault="00841716" w:rsidP="00CE7F04">
            <w:pPr>
              <w:widowControl w:val="0"/>
              <w:spacing w:after="0"/>
              <w:jc w:val="center"/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</w:pPr>
            <w:r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H</w:t>
            </w:r>
            <w:r w:rsidRPr="00F577EB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ygienic</w:t>
            </w:r>
          </w:p>
          <w:p w14:paraId="05EA463E" w14:textId="08F1E925" w:rsidR="0051073F" w:rsidRPr="00F577EB" w:rsidRDefault="00841716" w:rsidP="00CE7F04">
            <w:pPr>
              <w:widowControl w:val="0"/>
              <w:spacing w:after="0"/>
              <w:jc w:val="center"/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</w:pPr>
            <w:r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B</w:t>
            </w:r>
            <w:r w:rsidRPr="00F577EB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ehavior</w:t>
            </w:r>
          </w:p>
          <w:p w14:paraId="5120BDB3" w14:textId="77777777" w:rsidR="0051073F" w:rsidRPr="00F577EB" w:rsidRDefault="0051073F" w:rsidP="00CE7F04">
            <w:pPr>
              <w:widowControl w:val="0"/>
              <w:spacing w:after="0"/>
              <w:jc w:val="center"/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1A5620" w14:textId="77777777" w:rsidR="0051073F" w:rsidRPr="00F577EB" w:rsidRDefault="0051073F" w:rsidP="00CE7F04">
            <w:pPr>
              <w:widowControl w:val="0"/>
              <w:spacing w:after="0"/>
              <w:jc w:val="center"/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BQCV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6706E8" w14:textId="77777777" w:rsidR="0051073F" w:rsidRPr="00F577EB" w:rsidRDefault="0051073F" w:rsidP="00CE7F04">
            <w:pPr>
              <w:widowControl w:val="0"/>
              <w:spacing w:after="0"/>
              <w:jc w:val="center"/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DWV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80C0BB" w14:textId="77777777" w:rsidR="0051073F" w:rsidRPr="00F577EB" w:rsidRDefault="0051073F" w:rsidP="00CE7F04">
            <w:pPr>
              <w:widowControl w:val="0"/>
              <w:spacing w:after="0"/>
              <w:jc w:val="center"/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ABPV</w:t>
            </w:r>
          </w:p>
        </w:tc>
        <w:tc>
          <w:tcPr>
            <w:tcW w:w="0" w:type="auto"/>
            <w:vAlign w:val="center"/>
          </w:tcPr>
          <w:p w14:paraId="54482403" w14:textId="557B0649" w:rsidR="0051073F" w:rsidRPr="00F577EB" w:rsidRDefault="00841716" w:rsidP="00CE7F04">
            <w:pPr>
              <w:widowControl w:val="0"/>
              <w:spacing w:after="0"/>
              <w:jc w:val="center"/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</w:pPr>
            <w:r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W</w:t>
            </w:r>
            <w:r w:rsidRPr="00F577EB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 xml:space="preserve">ax </w:t>
            </w:r>
            <w:r w:rsidR="0051073F" w:rsidRPr="00F577EB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(ppb)</w:t>
            </w:r>
          </w:p>
        </w:tc>
        <w:tc>
          <w:tcPr>
            <w:tcW w:w="0" w:type="auto"/>
            <w:vAlign w:val="center"/>
          </w:tcPr>
          <w:p w14:paraId="612DD530" w14:textId="78F08BBC" w:rsidR="0051073F" w:rsidRPr="00F577EB" w:rsidRDefault="00841716" w:rsidP="00CE7F04">
            <w:pPr>
              <w:widowControl w:val="0"/>
              <w:spacing w:after="0"/>
              <w:jc w:val="center"/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</w:pPr>
            <w:r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B</w:t>
            </w:r>
            <w:r w:rsidRPr="00F577EB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ee</w:t>
            </w:r>
          </w:p>
          <w:p w14:paraId="46D56A59" w14:textId="67A03A85" w:rsidR="0051073F" w:rsidRPr="00F577EB" w:rsidRDefault="00841716" w:rsidP="00CE7F04">
            <w:pPr>
              <w:widowControl w:val="0"/>
              <w:spacing w:after="0"/>
              <w:jc w:val="center"/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</w:pPr>
            <w:r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B</w:t>
            </w:r>
            <w:r w:rsidRPr="00F577EB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 xml:space="preserve">read </w:t>
            </w:r>
            <w:r w:rsidR="0051073F" w:rsidRPr="00F577EB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(ppb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6EA697" w14:textId="123CF025" w:rsidR="0051073F" w:rsidRPr="00F577EB" w:rsidRDefault="0051073F" w:rsidP="00CE7F04">
            <w:pPr>
              <w:widowControl w:val="0"/>
              <w:spacing w:after="0"/>
              <w:jc w:val="center"/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N. api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34D23BE" w14:textId="636F10A7" w:rsidR="0051073F" w:rsidRPr="00F577EB" w:rsidRDefault="0051073F" w:rsidP="00CE7F04">
            <w:pPr>
              <w:widowControl w:val="0"/>
              <w:spacing w:after="0"/>
              <w:jc w:val="center"/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b/>
                <w:color w:val="000000"/>
                <w:position w:val="6"/>
                <w:sz w:val="16"/>
                <w:szCs w:val="16"/>
                <w:lang w:eastAsia="en-US"/>
              </w:rPr>
              <w:t>ND2 subspecies</w:t>
            </w:r>
          </w:p>
        </w:tc>
      </w:tr>
      <w:tr w:rsidR="0051073F" w:rsidRPr="00F577EB" w14:paraId="5EEE8FDD" w14:textId="4160E260" w:rsidTr="00F577EB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866D16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B7B8CE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Kasarani (ICIPE)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DD9F7E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.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E090FCC" w14:textId="2E004E8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-1°13.3631, 36°53.7867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CAFD0A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602m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FE3DAA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9.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347FF8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9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C23979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71.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C7C689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BC5E4D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1E8E07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2A52639" w14:textId="7BEC23EB" w:rsidR="0051073F" w:rsidRPr="00F577EB" w:rsidRDefault="00D430B4" w:rsidP="00B07C4F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Arial" w:eastAsia="Times New Roman" w:hAnsi="Arial" w:cs="Arial"/>
                <w:color w:val="000000"/>
                <w:position w:val="6"/>
                <w:sz w:val="16"/>
                <w:szCs w:val="16"/>
                <w:lang w:eastAsia="en-US"/>
              </w:rPr>
              <w:t>CP(</w:t>
            </w:r>
            <w:r w:rsidR="00B07C4F">
              <w:rPr>
                <w:rFonts w:ascii="Arial" w:eastAsia="Times New Roman" w:hAnsi="Arial" w:cs="Arial"/>
                <w:color w:val="000000"/>
                <w:position w:val="6"/>
                <w:sz w:val="16"/>
                <w:szCs w:val="16"/>
                <w:lang w:eastAsia="en-US"/>
              </w:rPr>
              <w:t>4.0)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17D9E70F" w14:textId="6A9D14E8" w:rsidR="0051073F" w:rsidRPr="00F577EB" w:rsidRDefault="00D430B4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CT(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1.0); CP</w:t>
            </w:r>
            <w:r w:rsidR="00B07C4F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(6.9)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DF87007" w14:textId="045DA6F0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CD9591D" w14:textId="18E6D43C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27FE23B3" w14:textId="793C8F04" w:rsidTr="00F577EB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111EA8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75EFD5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22979E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.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C355D1C" w14:textId="386503EA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641A505" w14:textId="5F00DFA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F649F9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8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24B30A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9967DD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D666EA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DAFFCDE" w14:textId="14AB3D5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384C8A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5D4A06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1AC1180C" w14:textId="04B81A4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813BB1C" w14:textId="1D81E1D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347725C" w14:textId="528B3BB9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4BB76FE0" w14:textId="06FAE81A" w:rsidTr="00F577EB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BAC4DB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C2D339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D216C8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.3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64DE2FE" w14:textId="1653F26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50A03A9" w14:textId="3F91048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C3B5EF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9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CB7B54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EB316F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4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784492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8F77E6A" w14:textId="772BA6A2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9B97E2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21216A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10EF03C7" w14:textId="691B943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C29693F" w14:textId="7CC4474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2A6D528" w14:textId="20445817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UD</w:t>
            </w:r>
          </w:p>
        </w:tc>
      </w:tr>
      <w:tr w:rsidR="0051073F" w:rsidRPr="00F577EB" w14:paraId="4A4ABB86" w14:textId="354C43B6" w:rsidTr="00F577EB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74BC3F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0AA6BB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4F25AA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.4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08C0A4A" w14:textId="2D87A52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7738216" w14:textId="39686ADE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552719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4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6DC816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45D143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1DCC2D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D2AA10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7710A0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6BCE2E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66C0C8D" w14:textId="6AFB5370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69A58BA" w14:textId="3C709760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9CE7156" w14:textId="4AC707EB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5294C398" w14:textId="0FDED061" w:rsidTr="00F577EB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008E95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0ED348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706060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.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D21F73D" w14:textId="47D7781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B169794" w14:textId="75D891B9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CC2005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99452A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8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A331E2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619212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D18A9B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634545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6D46B8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3C2A4DA" w14:textId="575A860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09516B3" w14:textId="3A2A4C6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71ECCE6F" w14:textId="7D4717DF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UD</w:t>
            </w:r>
          </w:p>
        </w:tc>
      </w:tr>
      <w:tr w:rsidR="0051073F" w:rsidRPr="00F577EB" w14:paraId="4710193C" w14:textId="24B8772E" w:rsidTr="00F577EB">
        <w:trPr>
          <w:trHeight w:val="280"/>
          <w:jc w:val="center"/>
        </w:trPr>
        <w:tc>
          <w:tcPr>
            <w:tcW w:w="0" w:type="auto"/>
            <w:vAlign w:val="center"/>
          </w:tcPr>
          <w:p w14:paraId="30206DA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1B1B18" w14:textId="4BFA55CA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EUCO (Kitui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EB64D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.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88BFB6" w14:textId="586A53C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-1°18.3005, 37°45.907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2F6BA7" w14:textId="5F152882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150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41CAE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11B33F" w14:textId="1AB3DAB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163BA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FA246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53042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D3CF6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3F7FF96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3AE0F21F" w14:textId="5E2EABC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C927FE" w14:textId="5D3AFBF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53C0E71E" w14:textId="616934AC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, UD</w:t>
            </w:r>
          </w:p>
        </w:tc>
      </w:tr>
      <w:tr w:rsidR="0051073F" w:rsidRPr="00F577EB" w14:paraId="34E15D31" w14:textId="2A6F47B6" w:rsidTr="00F577EB">
        <w:trPr>
          <w:trHeight w:val="566"/>
          <w:jc w:val="center"/>
        </w:trPr>
        <w:tc>
          <w:tcPr>
            <w:tcW w:w="0" w:type="auto"/>
            <w:vAlign w:val="center"/>
          </w:tcPr>
          <w:p w14:paraId="4FA4E41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CF49A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48885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.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A27BAA" w14:textId="021E1E1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B6F2CB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12F0A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A6E26C" w14:textId="00DB4A59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494C6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061A4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2A514E" w14:textId="2142768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7E1CC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4C6A609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62A5321A" w14:textId="2B8FF302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234A2D" w14:textId="62B55C5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0A1ED47B" w14:textId="2A9C6AC3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, UD</w:t>
            </w:r>
          </w:p>
        </w:tc>
      </w:tr>
      <w:tr w:rsidR="0051073F" w:rsidRPr="00F577EB" w14:paraId="23851724" w14:textId="5BCA3179" w:rsidTr="00F577EB">
        <w:trPr>
          <w:trHeight w:val="280"/>
          <w:jc w:val="center"/>
        </w:trPr>
        <w:tc>
          <w:tcPr>
            <w:tcW w:w="0" w:type="auto"/>
            <w:vAlign w:val="center"/>
          </w:tcPr>
          <w:p w14:paraId="44C0E72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70D8E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3CE01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.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6CCC15" w14:textId="01ED444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DE2EA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B07B2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719A1B" w14:textId="77BFE8F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31B8D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8D6221" w14:textId="0C57CAF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FA6B2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ED5E8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76E211A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259556A4" w14:textId="2808DBB9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4F628F" w14:textId="767FF2D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76D8D109" w14:textId="38ABFCBE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5178EECE" w14:textId="76D83D8D" w:rsidTr="00F577EB">
        <w:trPr>
          <w:trHeight w:val="280"/>
          <w:jc w:val="center"/>
        </w:trPr>
        <w:tc>
          <w:tcPr>
            <w:tcW w:w="0" w:type="auto"/>
            <w:vAlign w:val="center"/>
          </w:tcPr>
          <w:p w14:paraId="43D5780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6B587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2EEEC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.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8C399E" w14:textId="3EE64F1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8B21A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964FB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7E0AA8" w14:textId="1858FACA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6BB8A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98C96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730DF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EBBAA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6D3B8E5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6E46ABB8" w14:textId="59CB745A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65B260" w14:textId="6D298E5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60BE5104" w14:textId="17D071B1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3BE30020" w14:textId="0036FDF8" w:rsidTr="00F577EB">
        <w:trPr>
          <w:trHeight w:val="280"/>
          <w:jc w:val="center"/>
        </w:trPr>
        <w:tc>
          <w:tcPr>
            <w:tcW w:w="0" w:type="auto"/>
            <w:vAlign w:val="center"/>
          </w:tcPr>
          <w:p w14:paraId="276E3E3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5479C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CF8B1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.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1726F3" w14:textId="7C0D6C8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3E2A5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EA67D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9FDF48" w14:textId="2899D919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459E0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CB65D5" w14:textId="7FBED92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0E4B3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682CA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54D31AB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53765DD5" w14:textId="20CF894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84D4C3" w14:textId="2836A57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58B9BBB4" w14:textId="3282949C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71E76C93" w14:textId="6862D376" w:rsidTr="00F577EB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E88A9D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BE7506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Marchorwe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4044FF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.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47C9AB0" w14:textId="720AE0E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-0°30.0499, 36°32.734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B47114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509m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06DB0B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8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B2269D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57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242A6B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9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2024C8A" w14:textId="7117FB7A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D3F1B5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9095F0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C3B64BE" w14:textId="123F78F9" w:rsidR="0051073F" w:rsidRPr="00F577EB" w:rsidRDefault="00D713A7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CP(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.8)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E6DDDA8" w14:textId="41B51D8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78E8740" w14:textId="7EFA968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25753BF" w14:textId="51683384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77260BF2" w14:textId="5B34A638" w:rsidTr="00F577EB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63D4AC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86B56A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8E7A5F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.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9D622FD" w14:textId="453422E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708F0DD" w14:textId="18731F1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D0D4DE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271E43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4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64C06C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5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DAC5475" w14:textId="6045765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73102B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E42FEC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7A06272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66F6925" w14:textId="6D94A18A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B34E445" w14:textId="07DD78C9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DD99866" w14:textId="3234F300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561AD3CB" w14:textId="6FB843AA" w:rsidTr="00F577EB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9A53DC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34090C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EFE073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.3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266BCC9" w14:textId="7C2B947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A657110" w14:textId="137D690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0AF715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59CF4F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7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16EB56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F32B64B" w14:textId="4FCBE27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7882EB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E7509A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1670C77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3BC7B8F" w14:textId="59185B3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B005070" w14:textId="0B219E2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B08BCF5" w14:textId="22D1BA47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16705739" w14:textId="6945C191" w:rsidTr="00F577EB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E3BFD5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E73EB3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012B42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.4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89637F3" w14:textId="2EEB7AF0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5ED41D0" w14:textId="4D326AE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A02BC8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8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6084DF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6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7A3769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5093660" w14:textId="3BE43B1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D77F1A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D7E089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EF0E75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53434BE" w14:textId="7FA102A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71BF41A" w14:textId="10DCE46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41FCB37" w14:textId="5E085BC3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monticola</w:t>
            </w:r>
            <w:proofErr w:type="gramEnd"/>
          </w:p>
        </w:tc>
      </w:tr>
      <w:tr w:rsidR="0051073F" w:rsidRPr="00F577EB" w14:paraId="6BD807C6" w14:textId="42C3DA44" w:rsidTr="00F577EB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ECEEE0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38DCDC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21CC36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.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48049E3" w14:textId="1AD81DA2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89F67A7" w14:textId="223B554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658318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07018C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77347E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C998EC8" w14:textId="7EF3BFD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A07604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804700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7D1152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3C11BDF" w14:textId="5AE7C082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D4ADB9D" w14:textId="3ED81C4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E994202" w14:textId="1D2D3E23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monticola</w:t>
            </w:r>
            <w:proofErr w:type="gramEnd"/>
          </w:p>
        </w:tc>
      </w:tr>
      <w:tr w:rsidR="0051073F" w:rsidRPr="00F577EB" w14:paraId="229295A8" w14:textId="088648BB" w:rsidTr="00F577EB">
        <w:trPr>
          <w:trHeight w:val="280"/>
          <w:jc w:val="center"/>
        </w:trPr>
        <w:tc>
          <w:tcPr>
            <w:tcW w:w="0" w:type="auto"/>
            <w:vAlign w:val="center"/>
          </w:tcPr>
          <w:p w14:paraId="59AF2CF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5BF6B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Malew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138F4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4.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6DAD94" w14:textId="2663EA39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-0°31.5024, 36°24.19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A8E57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973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78439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C5388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16F3A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1.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8F234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48C55D" w14:textId="6DC8258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C85C9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50810E1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7C96BDEE" w14:textId="1D378CD1" w:rsidR="0051073F" w:rsidRPr="00F577EB" w:rsidRDefault="00D430B4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CT(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1.0); CP(1.9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943A70" w14:textId="2256F23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22A0E71B" w14:textId="2B1600E2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6858E79F" w14:textId="11CEC0FE" w:rsidTr="00F577EB">
        <w:trPr>
          <w:trHeight w:val="280"/>
          <w:jc w:val="center"/>
        </w:trPr>
        <w:tc>
          <w:tcPr>
            <w:tcW w:w="0" w:type="auto"/>
            <w:vAlign w:val="center"/>
          </w:tcPr>
          <w:p w14:paraId="6C8425FF" w14:textId="02A3842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B28AE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8826C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4.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4445C2" w14:textId="506C302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34F66D" w14:textId="59308EE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DE6A0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95308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73B1E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7CDA1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C6E35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0CF11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6AC6EFA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553843D1" w14:textId="02073D4A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89C50A" w14:textId="3E015C2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43CE7D01" w14:textId="7B127BCF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5EC1DAF6" w14:textId="639E7A0F" w:rsidTr="00F577EB">
        <w:trPr>
          <w:trHeight w:val="280"/>
          <w:jc w:val="center"/>
        </w:trPr>
        <w:tc>
          <w:tcPr>
            <w:tcW w:w="0" w:type="auto"/>
            <w:vAlign w:val="center"/>
          </w:tcPr>
          <w:p w14:paraId="35BABA8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93430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7F704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4.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027275" w14:textId="61803BA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EDF495" w14:textId="36E806B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CCB83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C3154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13363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.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134FB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E51B3B" w14:textId="5E02EBD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528FD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4FDE5E7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775E14D4" w14:textId="6CE6086E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65B447" w14:textId="6A8E7CFE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51BD8477" w14:textId="0BD97FCF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030E1E05" w14:textId="6E8F9C19" w:rsidTr="00F577EB">
        <w:trPr>
          <w:trHeight w:val="280"/>
          <w:jc w:val="center"/>
        </w:trPr>
        <w:tc>
          <w:tcPr>
            <w:tcW w:w="0" w:type="auto"/>
            <w:vAlign w:val="center"/>
          </w:tcPr>
          <w:p w14:paraId="4DFA010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067EC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3B51B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4.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BAD21D" w14:textId="0F7C8C2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1B8D4F" w14:textId="7E578F6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08E35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058F8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60776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3.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D07A5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F214A0" w14:textId="7187AEA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0E20B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0BD5A40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3AB6C9D1" w14:textId="20DAFAD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0A8145" w14:textId="6F52132E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1664673E" w14:textId="1A9819BC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02DD6744" w14:textId="24D96840" w:rsidTr="00F577EB">
        <w:trPr>
          <w:trHeight w:val="280"/>
          <w:jc w:val="center"/>
        </w:trPr>
        <w:tc>
          <w:tcPr>
            <w:tcW w:w="0" w:type="auto"/>
            <w:vAlign w:val="center"/>
          </w:tcPr>
          <w:p w14:paraId="4FA2532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5CAE8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A033B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4.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ED59BC" w14:textId="381A310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98622D" w14:textId="002516D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FB533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B4D41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38CE5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50E01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B2596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1DA0E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64FD5B2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09CBB489" w14:textId="1E029AE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B2DD37" w14:textId="1169256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438137F7" w14:textId="602B9D00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2B2B14A0" w14:textId="4F4CDAF7" w:rsidTr="00F577EB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2CF5ED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8762E5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geta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8DD382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5.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9BF7C2A" w14:textId="19E8438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sz w:val="16"/>
                <w:szCs w:val="16"/>
                <w:lang w:eastAsia="en-US"/>
              </w:rPr>
              <w:t>-0°34.6936, 36°37.792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20B553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sz w:val="16"/>
                <w:szCs w:val="16"/>
                <w:lang w:eastAsia="en-US"/>
              </w:rPr>
              <w:t>2627m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7D0DF7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4.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31ACDA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sz w:val="16"/>
                <w:szCs w:val="16"/>
                <w:lang w:eastAsia="en-US"/>
              </w:rPr>
              <w:t>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65124B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1FA432B" w14:textId="3C0B7DC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8EF956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A44310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9FC278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790B09C" w14:textId="538C6885" w:rsidR="0051073F" w:rsidRPr="00F577EB" w:rsidRDefault="00324E76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CT(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1.7); CP(33.6)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51A408D" w14:textId="66D9AB62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2792692" w14:textId="32965CDA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0E9FB28D" w14:textId="0CC99E03" w:rsidTr="00F577EB">
        <w:trPr>
          <w:trHeight w:val="280"/>
          <w:jc w:val="center"/>
        </w:trPr>
        <w:tc>
          <w:tcPr>
            <w:tcW w:w="0" w:type="auto"/>
            <w:shd w:val="clear" w:color="000000" w:fill="FFFFFF" w:themeFill="background1"/>
            <w:vAlign w:val="center"/>
          </w:tcPr>
          <w:p w14:paraId="2EC308D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6</w:t>
            </w: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0B368A8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dasa</w:t>
            </w: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466D2AE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6.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136277" w14:textId="0404F03E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-0°31.2173, 36°37.34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B54FD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549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C3BD9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4C702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77EB3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86EB9A" w14:textId="1E4972C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09584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8B58E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4580A720" w14:textId="5BB64CB0" w:rsidR="0051073F" w:rsidRPr="00F577EB" w:rsidRDefault="00B46EB5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CT(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1.7)</w:t>
            </w:r>
          </w:p>
        </w:tc>
        <w:tc>
          <w:tcPr>
            <w:tcW w:w="0" w:type="auto"/>
            <w:vAlign w:val="center"/>
          </w:tcPr>
          <w:p w14:paraId="280E50AE" w14:textId="4C92A49C" w:rsidR="0051073F" w:rsidRPr="00F577EB" w:rsidRDefault="00324E76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CT(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1.4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DE84F6" w14:textId="14D41AA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2DBF8CF1" w14:textId="1852EED6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UD</w:t>
            </w:r>
          </w:p>
        </w:tc>
      </w:tr>
      <w:tr w:rsidR="0051073F" w:rsidRPr="00F577EB" w14:paraId="6EDEEC4A" w14:textId="288EC7B4" w:rsidTr="00F577EB">
        <w:trPr>
          <w:trHeight w:val="280"/>
          <w:jc w:val="center"/>
        </w:trPr>
        <w:tc>
          <w:tcPr>
            <w:tcW w:w="0" w:type="auto"/>
            <w:shd w:val="clear" w:color="000000" w:fill="FFFFFF" w:themeFill="background1"/>
            <w:vAlign w:val="center"/>
          </w:tcPr>
          <w:p w14:paraId="1F91954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2F17A3C6" w14:textId="0DC9793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38F2AF8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6.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43DA21" w14:textId="5FD89AF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13FDE7" w14:textId="29EB222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005F8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5EC63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E720F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E7AC25" w14:textId="5AFDC9E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C3E52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3BD21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377B9E1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724EFD2B" w14:textId="73985ED9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F818DE" w14:textId="4839F3E9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0890092E" w14:textId="046C84E4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00C945DF" w14:textId="18BCD373" w:rsidTr="00F577EB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791BC57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7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9729C4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Upper Kamuieti 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CE21EF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7.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9CBCFE4" w14:textId="4C9F1ED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-0°21.1484, 37°18.965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AF31A9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233m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B501EF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BC103B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6B81B0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FF0F6E9" w14:textId="533D3C2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A3D4B0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C73DAC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765AAC98" w14:textId="67B586D6" w:rsidR="0051073F" w:rsidRPr="00F577EB" w:rsidRDefault="004C0D61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CT(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1.7)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85A1C31" w14:textId="1C6C007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39BF315" w14:textId="5B535E6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1F089CED" w14:textId="020B73E7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4EF9F78D" w14:textId="2878E1C7" w:rsidTr="00F577EB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48A3C4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63829F9" w14:textId="053BE3B0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3AEE5C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7.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7B22FED" w14:textId="13BE988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9E5841E" w14:textId="3C8B2F4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50A57C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8D54D5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4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A04243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BED711A" w14:textId="7CF6ED6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F18AB3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06E373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77A2A5B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A414D59" w14:textId="0F9C3B7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F496D7B" w14:textId="23F85E2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07A532E" w14:textId="5A932AC2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56C160A6" w14:textId="2FD5D4EB" w:rsidTr="00F577EB">
        <w:trPr>
          <w:trHeight w:val="280"/>
          <w:jc w:val="center"/>
        </w:trPr>
        <w:tc>
          <w:tcPr>
            <w:tcW w:w="0" w:type="auto"/>
            <w:shd w:val="clear" w:color="000000" w:fill="FFFFFF" w:themeFill="background1"/>
            <w:vAlign w:val="center"/>
          </w:tcPr>
          <w:p w14:paraId="669ABD5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8</w:t>
            </w: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595E28F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Upper Kamuieti 2</w:t>
            </w: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0C556ED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8.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89AD95" w14:textId="6B1DD78A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-0°21.5432, 37°18.79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D4FC8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128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E99BB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089ED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C3722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FE40C4" w14:textId="09C9A89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0784C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77EB85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6B98211B" w14:textId="5F52EF64" w:rsidR="0051073F" w:rsidRPr="00F577EB" w:rsidRDefault="004C0D61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CT(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6.7)</w:t>
            </w:r>
          </w:p>
        </w:tc>
        <w:tc>
          <w:tcPr>
            <w:tcW w:w="0" w:type="auto"/>
            <w:vAlign w:val="center"/>
          </w:tcPr>
          <w:p w14:paraId="0871613A" w14:textId="3B26237F" w:rsidR="0051073F" w:rsidRPr="00F577EB" w:rsidRDefault="00020681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CT(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1.2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73A659" w14:textId="06410BE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3956009B" w14:textId="4AF21A35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0498260D" w14:textId="33620DDB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3A5A29C" w14:textId="77777777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  <w:r w:rsidRPr="00271126">
              <w:rPr>
                <w:rFonts w:ascii="Arial" w:eastAsia="Times New Roman" w:hAnsi="Arial" w:cs="Arial"/>
                <w:sz w:val="16"/>
                <w:szCs w:val="16"/>
                <w:lang w:eastAsia="en-US"/>
              </w:rPr>
              <w:t>9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45C2081" w14:textId="77777777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  <w:r w:rsidRPr="00271126">
              <w:rPr>
                <w:rFonts w:ascii="Arial" w:eastAsia="Times New Roman" w:hAnsi="Arial" w:cs="Arial"/>
                <w:sz w:val="16"/>
                <w:szCs w:val="16"/>
                <w:lang w:eastAsia="en-US"/>
              </w:rPr>
              <w:t>Nji-ini forest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D57A292" w14:textId="77777777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  <w:r w:rsidRPr="00271126">
              <w:rPr>
                <w:rFonts w:ascii="Arial" w:eastAsia="Times New Roman" w:hAnsi="Arial" w:cs="Arial"/>
                <w:sz w:val="16"/>
                <w:szCs w:val="16"/>
                <w:lang w:eastAsia="en-US"/>
              </w:rPr>
              <w:t>9.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6048D3D" w14:textId="09E62DB9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  <w:r w:rsidRPr="00271126">
              <w:rPr>
                <w:rFonts w:ascii="Arial" w:eastAsia="Times New Roman" w:hAnsi="Arial" w:cs="Arial"/>
                <w:sz w:val="16"/>
                <w:szCs w:val="16"/>
                <w:lang w:eastAsia="en-US"/>
              </w:rPr>
              <w:t>-0°31.1364, 37°25.234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7AB1A9A" w14:textId="77777777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  <w:r w:rsidRPr="00271126">
              <w:rPr>
                <w:rFonts w:ascii="Arial" w:eastAsia="Times New Roman" w:hAnsi="Arial" w:cs="Arial"/>
                <w:sz w:val="16"/>
                <w:szCs w:val="16"/>
                <w:lang w:eastAsia="en-US"/>
              </w:rPr>
              <w:t>1580m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A285DB1" w14:textId="77777777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  <w:r w:rsidRPr="00271126">
              <w:rPr>
                <w:rFonts w:ascii="Arial" w:eastAsia="Times New Roman" w:hAnsi="Arial" w:cs="Arial"/>
                <w:sz w:val="16"/>
                <w:szCs w:val="16"/>
                <w:lang w:eastAsia="en-US"/>
              </w:rPr>
              <w:t>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99EF750" w14:textId="77777777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  <w:r w:rsidRPr="00271126">
              <w:rPr>
                <w:rFonts w:ascii="Arial" w:eastAsia="Times New Roman" w:hAnsi="Arial" w:cs="Arial"/>
                <w:sz w:val="16"/>
                <w:szCs w:val="16"/>
                <w:lang w:eastAsia="en-US"/>
              </w:rPr>
              <w:t>1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28291C0" w14:textId="77777777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61E5CDA" w14:textId="04F6383C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  <w:r w:rsidRPr="00271126">
              <w:rPr>
                <w:rFonts w:ascii="Zapf Dingbats" w:eastAsia="Times New Roman" w:hAnsi="Zapf Dingbats" w:cs="Zapf Dingbats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5DCD277" w14:textId="2089615A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  <w:r w:rsidRPr="00271126">
              <w:rPr>
                <w:rFonts w:ascii="Zapf Dingbats" w:eastAsia="Times New Roman" w:hAnsi="Zapf Dingbats" w:cs="Zapf Dingbats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382ECB5" w14:textId="77777777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E3AD36C" w14:textId="0BB6C9B1" w:rsidR="0051073F" w:rsidRPr="00271126" w:rsidRDefault="004C0D61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  <w:proofErr w:type="gramStart"/>
            <w:r w:rsidRPr="00271126">
              <w:rPr>
                <w:rFonts w:ascii="Arial" w:eastAsia="Times New Roman" w:hAnsi="Arial" w:cs="Arial"/>
                <w:sz w:val="16"/>
                <w:szCs w:val="16"/>
                <w:lang w:eastAsia="en-US"/>
              </w:rPr>
              <w:t>N(</w:t>
            </w:r>
            <w:proofErr w:type="gramEnd"/>
            <w:r w:rsidRPr="00271126">
              <w:rPr>
                <w:rFonts w:ascii="Arial" w:eastAsia="Times New Roman" w:hAnsi="Arial" w:cs="Arial"/>
                <w:sz w:val="16"/>
                <w:szCs w:val="16"/>
                <w:lang w:eastAsia="en-US"/>
              </w:rPr>
              <w:t>116)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352EA2D" w14:textId="412C8652" w:rsidR="0051073F" w:rsidRPr="00271126" w:rsidRDefault="00020681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  <w:proofErr w:type="gramStart"/>
            <w:r w:rsidRPr="00271126">
              <w:rPr>
                <w:rFonts w:ascii="Arial" w:eastAsia="Times New Roman" w:hAnsi="Arial" w:cs="Arial"/>
                <w:sz w:val="16"/>
                <w:szCs w:val="16"/>
                <w:lang w:eastAsia="en-US"/>
              </w:rPr>
              <w:t>CT(</w:t>
            </w:r>
            <w:proofErr w:type="gramEnd"/>
            <w:r w:rsidRPr="00271126">
              <w:rPr>
                <w:rFonts w:ascii="Arial" w:eastAsia="Times New Roman" w:hAnsi="Arial" w:cs="Arial"/>
                <w:sz w:val="16"/>
                <w:szCs w:val="16"/>
                <w:lang w:eastAsia="en-US"/>
              </w:rPr>
              <w:t>31.5); CP(2.7)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0BFAE8C" w14:textId="00ABA12D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3BA5257" w14:textId="04058804" w:rsidR="0051073F" w:rsidRPr="00271126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  <w:proofErr w:type="gramStart"/>
            <w:r w:rsidRPr="00271126">
              <w:rPr>
                <w:rFonts w:ascii="Arial" w:eastAsia="Times New Roman" w:hAnsi="Arial" w:cs="Arial"/>
                <w:sz w:val="16"/>
                <w:szCs w:val="16"/>
                <w:lang w:eastAsia="en-US"/>
              </w:rPr>
              <w:t>scutellata</w:t>
            </w:r>
            <w:proofErr w:type="gramEnd"/>
            <w:r w:rsidRPr="00271126">
              <w:rPr>
                <w:rFonts w:ascii="Arial" w:eastAsia="Times New Roman" w:hAnsi="Arial" w:cs="Arial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75CD798D" w14:textId="2DF5ADE5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BF8777E" w14:textId="77777777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60D1482" w14:textId="659A8CF5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ED8A31C" w14:textId="77777777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  <w:r w:rsidRPr="00271126">
              <w:rPr>
                <w:rFonts w:ascii="Arial" w:eastAsia="Times New Roman" w:hAnsi="Arial" w:cs="Arial"/>
                <w:sz w:val="16"/>
                <w:szCs w:val="16"/>
                <w:lang w:eastAsia="en-US"/>
              </w:rPr>
              <w:t>9.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7F62184" w14:textId="11EE4ADD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870B592" w14:textId="42A0B218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6F27C2D" w14:textId="77777777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  <w:r w:rsidRPr="00271126">
              <w:rPr>
                <w:rFonts w:ascii="Arial" w:eastAsia="Times New Roman" w:hAnsi="Arial" w:cs="Arial"/>
                <w:sz w:val="16"/>
                <w:szCs w:val="16"/>
                <w:lang w:eastAsia="en-US"/>
              </w:rPr>
              <w:t>1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F92B7E5" w14:textId="77777777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  <w:r w:rsidRPr="00271126">
              <w:rPr>
                <w:rFonts w:ascii="Arial" w:eastAsia="Times New Roman" w:hAnsi="Arial" w:cs="Arial"/>
                <w:sz w:val="16"/>
                <w:szCs w:val="16"/>
                <w:lang w:eastAsia="en-US"/>
              </w:rPr>
              <w:t>1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AA59519" w14:textId="77777777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D55AFCF" w14:textId="3092673E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  <w:r w:rsidRPr="00271126">
              <w:rPr>
                <w:rFonts w:ascii="Zapf Dingbats" w:eastAsia="Times New Roman" w:hAnsi="Zapf Dingbats" w:cs="Zapf Dingbats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B4655DD" w14:textId="48F82872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  <w:r w:rsidRPr="00271126">
              <w:rPr>
                <w:rFonts w:ascii="Zapf Dingbats" w:eastAsia="Times New Roman" w:hAnsi="Zapf Dingbats" w:cs="Zapf Dingbats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458EBEE" w14:textId="77777777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1FB4035B" w14:textId="77777777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15A33DCA" w14:textId="11CDD012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25FF1D6" w14:textId="2EEEAE58" w:rsidR="0051073F" w:rsidRPr="00271126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51CFF4F" w14:textId="1B60BEEA" w:rsidR="0051073F" w:rsidRPr="00271126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sz w:val="16"/>
                <w:szCs w:val="16"/>
                <w:lang w:eastAsia="en-US"/>
              </w:rPr>
            </w:pPr>
            <w:proofErr w:type="gramStart"/>
            <w:r w:rsidRPr="00271126">
              <w:rPr>
                <w:rFonts w:ascii="Arial" w:eastAsia="Times New Roman" w:hAnsi="Arial" w:cs="Arial"/>
                <w:sz w:val="16"/>
                <w:szCs w:val="16"/>
                <w:lang w:eastAsia="en-US"/>
              </w:rPr>
              <w:t>scutellata</w:t>
            </w:r>
            <w:proofErr w:type="gramEnd"/>
            <w:r w:rsidRPr="00271126">
              <w:rPr>
                <w:rFonts w:ascii="Arial" w:eastAsia="Times New Roman" w:hAnsi="Arial" w:cs="Arial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6A766311" w14:textId="047B60BB" w:rsidTr="00F577EB">
        <w:trPr>
          <w:trHeight w:val="280"/>
          <w:jc w:val="center"/>
        </w:trPr>
        <w:tc>
          <w:tcPr>
            <w:tcW w:w="0" w:type="auto"/>
            <w:shd w:val="clear" w:color="000000" w:fill="FFFFFF" w:themeFill="background1"/>
            <w:vAlign w:val="center"/>
          </w:tcPr>
          <w:p w14:paraId="66BD1C1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0</w:t>
            </w: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7FEC9B8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Ichiara</w:t>
            </w: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3316F10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0.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290D2F" w14:textId="74BB344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-0°28.0380, 37°43.03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EB78A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436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814BF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4BB7F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DC6C6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374259" w14:textId="3FCCBEE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F91A2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6C875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64B34A8D" w14:textId="7E643029" w:rsidR="0051073F" w:rsidRPr="00F577EB" w:rsidRDefault="004C0D61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CT(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1.9)</w:t>
            </w:r>
          </w:p>
        </w:tc>
        <w:tc>
          <w:tcPr>
            <w:tcW w:w="0" w:type="auto"/>
            <w:vAlign w:val="center"/>
          </w:tcPr>
          <w:p w14:paraId="5E214E5A" w14:textId="57F1721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90A0D1" w14:textId="32861D5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0C3A900C" w14:textId="42FD23FE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66296753" w14:textId="3DB4D2FC" w:rsidTr="00F577EB">
        <w:trPr>
          <w:trHeight w:val="280"/>
          <w:jc w:val="center"/>
        </w:trPr>
        <w:tc>
          <w:tcPr>
            <w:tcW w:w="0" w:type="auto"/>
            <w:shd w:val="clear" w:color="000000" w:fill="FFFFFF" w:themeFill="background1"/>
            <w:vAlign w:val="center"/>
          </w:tcPr>
          <w:p w14:paraId="5AC367C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15722181" w14:textId="751E91C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567C194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0.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E249E0" w14:textId="7DBAAF4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39001A" w14:textId="29DD289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C5A44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3D53C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C2B98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553708" w14:textId="0C32A97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2D127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2A099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289183A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0FB0F8BC" w14:textId="4D3FEDC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BDCB35" w14:textId="3EC7BD2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5D0ED0FB" w14:textId="20E7099C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5A5DA492" w14:textId="1C74194F" w:rsidTr="00F577EB">
        <w:trPr>
          <w:trHeight w:val="280"/>
          <w:jc w:val="center"/>
        </w:trPr>
        <w:tc>
          <w:tcPr>
            <w:tcW w:w="0" w:type="auto"/>
            <w:shd w:val="clear" w:color="000000" w:fill="FFFFFF" w:themeFill="background1"/>
            <w:vAlign w:val="center"/>
          </w:tcPr>
          <w:p w14:paraId="5D6DC86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57ADC473" w14:textId="30CB8C62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40564FF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0.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475914" w14:textId="7DE2994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3128A3" w14:textId="246C36C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F0BCE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8C7D0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A65B5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0A65CF" w14:textId="056FB85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F063F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386D5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10CAEA2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0BF72F4B" w14:textId="71742C0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C7CF04" w14:textId="1342FD2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2CFBA34C" w14:textId="736CB33A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131DD00E" w14:textId="4CB46BE8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57F56E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135719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Taita Hills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A52DAD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1.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7A213B0" w14:textId="46EB6D92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-3°28.6817, 38°20.4598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FDA3FD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591m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2D12E4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6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DE9DCB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FC65BA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95.7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7B65B4C" w14:textId="65BAFBC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9D95FC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33C482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9CA84D3" w14:textId="6498A32E" w:rsidR="0051073F" w:rsidRPr="00F577EB" w:rsidRDefault="004C0D61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CT(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1.2)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75B75110" w14:textId="7C7218BE" w:rsidR="0051073F" w:rsidRPr="00F577EB" w:rsidRDefault="00636117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CT(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9.9); F(13.3)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AA911D5" w14:textId="24DE0D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09C8031" w14:textId="1808E3D1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63703251" w14:textId="4EEEBAA1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79C35AF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68674B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F37DA4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1.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CBED607" w14:textId="791ED6B0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0258F67" w14:textId="667F248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BFB397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FD9267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6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8A448B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7.7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1876162" w14:textId="08C3CB1A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1AFEDE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5478AB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35931C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BA790A5" w14:textId="59566B2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4A184CB" w14:textId="14ADD3E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77AA2BB" w14:textId="50941421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27CB87CB" w14:textId="76C1BD84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2472DB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FB1624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31327D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1.3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0ED115F" w14:textId="2F1F0A0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1C012F3" w14:textId="36A9F30A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0A3B8E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3F9B6A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DE1B58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6FEF6F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E54DDD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8CF238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21C266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C93A727" w14:textId="6FD74FC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D91A74A" w14:textId="1665059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1906C24" w14:textId="194598C0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17A7F06B" w14:textId="1C9145DF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6253C4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D865F3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6FF784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1.4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1B61794" w14:textId="54D1BF7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1B37629" w14:textId="30DD9ADA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CC8E43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.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1E85D0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9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A4605B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B557F5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A03FCC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6066BF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E83F91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1F00DBC" w14:textId="7CFA6F12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F67AEC2" w14:textId="0780595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C32369C" w14:textId="417D354E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6CD7DD23" w14:textId="7D65BF4B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0BEE53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66CD04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77F882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1.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2969E13" w14:textId="0DABD05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73B264E" w14:textId="408A7D5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3394B4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80A1E4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737DC0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500399B" w14:textId="48895F9E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4AEB2F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D14AEC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6062D4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36342B4" w14:textId="17F751B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D811A39" w14:textId="514BC8C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368A6C8" w14:textId="7BA78903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146E1AA9" w14:textId="20D31290" w:rsidTr="00F577EB">
        <w:trPr>
          <w:trHeight w:val="280"/>
          <w:jc w:val="center"/>
        </w:trPr>
        <w:tc>
          <w:tcPr>
            <w:tcW w:w="0" w:type="auto"/>
            <w:vAlign w:val="center"/>
          </w:tcPr>
          <w:p w14:paraId="304B7F2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lastRenderedPageBreak/>
              <w:t>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B59C35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Gete Ruin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A71DE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2.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33A740" w14:textId="1FD909A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-3°18.3899, 40°1.07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A404C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6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58784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09F20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9630D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DD44C3" w14:textId="211EF1F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A3A25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97B19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4596E3DC" w14:textId="4EB91984" w:rsidR="0051073F" w:rsidRPr="00F577EB" w:rsidRDefault="004C0D61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CT(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59.8); F(18.9)</w:t>
            </w:r>
          </w:p>
        </w:tc>
        <w:tc>
          <w:tcPr>
            <w:tcW w:w="0" w:type="auto"/>
            <w:vAlign w:val="center"/>
          </w:tcPr>
          <w:p w14:paraId="7148B970" w14:textId="56A78496" w:rsidR="0051073F" w:rsidRPr="00F577EB" w:rsidRDefault="00B7132D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CT(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1.0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856485" w14:textId="7202D23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vAlign w:val="center"/>
          </w:tcPr>
          <w:p w14:paraId="5C7BD1DD" w14:textId="695542AB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lamarckii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-like</w:t>
            </w:r>
          </w:p>
        </w:tc>
      </w:tr>
      <w:tr w:rsidR="0051073F" w:rsidRPr="00F577EB" w14:paraId="60161F88" w14:textId="152EE3EE" w:rsidTr="00F577EB">
        <w:trPr>
          <w:trHeight w:val="280"/>
          <w:jc w:val="center"/>
        </w:trPr>
        <w:tc>
          <w:tcPr>
            <w:tcW w:w="0" w:type="auto"/>
            <w:vAlign w:val="center"/>
          </w:tcPr>
          <w:p w14:paraId="5F017EC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69EA7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54C45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2.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FC8FF9" w14:textId="136365D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2C2BE8" w14:textId="1BF6DB1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9D453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7511F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3F196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BE7B1A" w14:textId="26DD707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8589DC" w14:textId="7E9FCED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0688A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2F31A38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092E3349" w14:textId="48B0517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B620D3" w14:textId="0DFEF5F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vAlign w:val="center"/>
          </w:tcPr>
          <w:p w14:paraId="42EAD05E" w14:textId="12B54B91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lamarckii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-like</w:t>
            </w:r>
          </w:p>
        </w:tc>
      </w:tr>
      <w:tr w:rsidR="0051073F" w:rsidRPr="00F577EB" w14:paraId="74552E65" w14:textId="454874C0" w:rsidTr="00F577EB">
        <w:trPr>
          <w:trHeight w:val="280"/>
          <w:jc w:val="center"/>
        </w:trPr>
        <w:tc>
          <w:tcPr>
            <w:tcW w:w="0" w:type="auto"/>
            <w:vAlign w:val="center"/>
          </w:tcPr>
          <w:p w14:paraId="4BC49F4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1FAF8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9D991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2.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081441" w14:textId="67473F6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FDBAD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6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F65B1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10908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84DCA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3.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122EE3" w14:textId="514FEF0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9D9F1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ED336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15C456E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561B8573" w14:textId="1E5AA04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D92460" w14:textId="4C724059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vAlign w:val="center"/>
          </w:tcPr>
          <w:p w14:paraId="07B3B1FC" w14:textId="12460FD5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002C7119" w14:textId="13BFC7EC" w:rsidTr="00F577EB">
        <w:trPr>
          <w:trHeight w:val="280"/>
          <w:jc w:val="center"/>
        </w:trPr>
        <w:tc>
          <w:tcPr>
            <w:tcW w:w="0" w:type="auto"/>
            <w:vAlign w:val="center"/>
          </w:tcPr>
          <w:p w14:paraId="02E1C96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F795A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344A4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2.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139D1B" w14:textId="3FA2B87A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7ED793" w14:textId="6355E7CE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20CFD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D114E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1B166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36D093" w14:textId="32E3805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EC4D80" w14:textId="1328E7C2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6606E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63DED6A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1621945F" w14:textId="2847C1B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22EEB5" w14:textId="78DB74E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3F656520" w14:textId="5E0E232B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lamarckii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-like</w:t>
            </w:r>
          </w:p>
        </w:tc>
      </w:tr>
      <w:tr w:rsidR="0051073F" w:rsidRPr="00F577EB" w14:paraId="2C5FE415" w14:textId="2FE565E7" w:rsidTr="00F577EB">
        <w:trPr>
          <w:trHeight w:val="280"/>
          <w:jc w:val="center"/>
        </w:trPr>
        <w:tc>
          <w:tcPr>
            <w:tcW w:w="0" w:type="auto"/>
            <w:vAlign w:val="center"/>
          </w:tcPr>
          <w:p w14:paraId="43FB694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03A90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A787C0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2.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3A4C58" w14:textId="608C053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8F89DB" w14:textId="71AAC70A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A8981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E0464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F434F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A072D3" w14:textId="4327939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61B7A2" w14:textId="711B2E5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CE976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5674AD7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0CCE634A" w14:textId="49E3A19F" w:rsidR="0051073F" w:rsidRPr="00F577EB" w:rsidRDefault="00CE040C" w:rsidP="00CE040C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CT(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1.2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93CE58" w14:textId="2145C61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vAlign w:val="center"/>
          </w:tcPr>
          <w:p w14:paraId="0E830A44" w14:textId="34FF515C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338D8571" w14:textId="542D80C8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75BDB27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3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975AD2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Oceanside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2812E5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3.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0DC0378" w14:textId="3332878E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-3°20.2514, 39°59.149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37DE51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5m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FCA93A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990120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710DA5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63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C94BA6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0C0053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194FC3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49F4B0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4D2389C" w14:textId="55302F9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B9D1077" w14:textId="64C3C10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70B26DB1" w14:textId="6E8DB64C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0FD69610" w14:textId="082714DE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744FC3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C8CC4B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F63683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3.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3A0CCC1" w14:textId="793F640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ADC07B7" w14:textId="76B2356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620DE3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5F9724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DA2755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C7BAEF7" w14:textId="02A2564E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FF4345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687C13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FCB795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EB2A196" w14:textId="5E0E908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10B76BA" w14:textId="4FD2A28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E583BF9" w14:textId="490572C1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0754AE19" w14:textId="7A01A98D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647AB2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67D814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7D5950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3.3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7C205ED" w14:textId="0FED207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96A48A4" w14:textId="2DB873E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D71728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44277D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4FB1BD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067C03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7454E1A" w14:textId="4C136A9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8D212A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DB6888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F847B8E" w14:textId="6BFAC0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E22C7B8" w14:textId="05EDD15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CD28E38" w14:textId="15209469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lamarckii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-like</w:t>
            </w:r>
          </w:p>
        </w:tc>
      </w:tr>
      <w:tr w:rsidR="0051073F" w:rsidRPr="00F577EB" w14:paraId="231DCE8E" w14:textId="24A6C7E6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6A796C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651064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D6A701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3.4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759FE57" w14:textId="17030019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27F11FD" w14:textId="1842847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FE2149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F3BC9A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3B4EB3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59.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EB11A2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B458E07" w14:textId="6B53D10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6669B68" w14:textId="3C9AD95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78078EB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46BBA43" w14:textId="2EA12B5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96497BB" w14:textId="6884A99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D4F75F5" w14:textId="3E29DCA8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61246011" w14:textId="5C6D02B5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989ED8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B6A735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DD7B0E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3.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6A9DDF6" w14:textId="69277F8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DB51CFB" w14:textId="4AE16BA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825914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3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442AD8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D06F27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81.6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E91DAA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C7E6E3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957389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51F942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D072CB2" w14:textId="54FA65C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2235944" w14:textId="73D5681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D0DB743" w14:textId="767FAE71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3A4BA206" w14:textId="723C798D" w:rsidTr="00F577EB">
        <w:trPr>
          <w:trHeight w:val="280"/>
          <w:jc w:val="center"/>
        </w:trPr>
        <w:tc>
          <w:tcPr>
            <w:tcW w:w="0" w:type="auto"/>
            <w:shd w:val="clear" w:color="000000" w:fill="FFFFFF" w:themeFill="background1"/>
            <w:vAlign w:val="center"/>
          </w:tcPr>
          <w:p w14:paraId="4B86484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4</w:t>
            </w: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798F153E" w14:textId="77777777" w:rsidR="0051073F" w:rsidRPr="00F577EB" w:rsidRDefault="0051073F" w:rsidP="00CE7F04">
            <w:pPr>
              <w:pStyle w:val="xl63"/>
              <w:rPr>
                <w:rFonts w:ascii="Arial" w:hAnsi="Arial" w:cs="Arial"/>
                <w:sz w:val="16"/>
                <w:szCs w:val="16"/>
              </w:rPr>
            </w:pPr>
            <w:r w:rsidRPr="00F577EB">
              <w:rPr>
                <w:rFonts w:ascii="Arial" w:hAnsi="Arial" w:cs="Arial"/>
                <w:sz w:val="16"/>
                <w:szCs w:val="16"/>
              </w:rPr>
              <w:t>South Coast (Kaya Mukawa)</w:t>
            </w: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012EE2B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4.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EBD1FD5" w14:textId="54B1E94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-4°19.7239, 39°31.08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7B30E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68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10035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5C9F8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61F5F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259D02" w14:textId="4A85BB4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0529DF" w14:textId="6148174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24292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77786250" w14:textId="588EDD4E" w:rsidR="0051073F" w:rsidRPr="00F577EB" w:rsidRDefault="00ED6DD3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CT (31.4)</w:t>
            </w:r>
          </w:p>
        </w:tc>
        <w:tc>
          <w:tcPr>
            <w:tcW w:w="0" w:type="auto"/>
            <w:vAlign w:val="center"/>
          </w:tcPr>
          <w:p w14:paraId="01915420" w14:textId="08BFCB75" w:rsidR="0051073F" w:rsidRPr="00F577EB" w:rsidRDefault="00CE040C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CT(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1.0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4C8308" w14:textId="774A89B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15100BDD" w14:textId="02E465DE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4087DE8A" w14:textId="23A3D7A8" w:rsidTr="00F577EB">
        <w:trPr>
          <w:trHeight w:val="280"/>
          <w:jc w:val="center"/>
        </w:trPr>
        <w:tc>
          <w:tcPr>
            <w:tcW w:w="0" w:type="auto"/>
            <w:shd w:val="clear" w:color="000000" w:fill="FFFFFF" w:themeFill="background1"/>
            <w:vAlign w:val="center"/>
          </w:tcPr>
          <w:p w14:paraId="02938B0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71499D5A" w14:textId="0BD566A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302671A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4.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E39426" w14:textId="5C545AB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B74647" w14:textId="44EBC10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0FEEC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48321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B6887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94.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9E8E49" w14:textId="4C450B5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C53174" w14:textId="5E35426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070C0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73D1867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398D6354" w14:textId="6060921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66318D" w14:textId="3F54F6D0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5F950E9D" w14:textId="0E534CF7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2503F968" w14:textId="745E7AEB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77138B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D9888A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Tanzania Border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FBEA0B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5.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F297676" w14:textId="645426EE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-4°31.7394, 39°9.217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4B253C0" w14:textId="6C91A766" w:rsidR="0051073F" w:rsidRPr="00F577EB" w:rsidRDefault="00B31618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62m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843C02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.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A2F2BA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EAA61D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78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978231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0E7D73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93938D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44485DF" w14:textId="7BCCCFCD" w:rsidR="0051073F" w:rsidRPr="00F577EB" w:rsidRDefault="00ED6DD3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CT(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0.9)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8850612" w14:textId="1BC09057" w:rsidR="0051073F" w:rsidRPr="00F577EB" w:rsidRDefault="00CE040C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CT(</w:t>
            </w:r>
            <w:proofErr w:type="gramEnd"/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0.9)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3468FB5" w14:textId="002863B0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79E7A10" w14:textId="17D5981A" w:rsidR="0051073F" w:rsidRPr="00F577EB" w:rsidRDefault="00413856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 B</w:t>
            </w:r>
          </w:p>
        </w:tc>
      </w:tr>
      <w:tr w:rsidR="0051073F" w:rsidRPr="00F577EB" w14:paraId="7F81C697" w14:textId="45BD98D8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483DEC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2064385" w14:textId="14CF6FA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5592D3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5.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9297AF6" w14:textId="6FCAB08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75F2EAC" w14:textId="08CF29C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98E475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25399B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C3BE0E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98.3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0301AA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07BEBA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D0C8E8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05468F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A1C0CD4" w14:textId="53D07CE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5C5C776" w14:textId="12469DA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159D78ED" w14:textId="00AD5572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426887E0" w14:textId="5534E97F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0AC8F0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6F90432" w14:textId="74FB3DD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A22D28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5.3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4F328C9" w14:textId="4DE3BCE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F707339" w14:textId="0E81CD3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801212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E60DD8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51E9AF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22CE92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FF93FB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80DC19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EBC255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2C114D7" w14:textId="414A697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2C9CA73" w14:textId="776299EC" w:rsidR="0051073F" w:rsidRPr="00F577EB" w:rsidRDefault="0027323D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9EE9F53" w14:textId="4BE55D5D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06D350DE" w14:textId="02632C77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F317E0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8BBE033" w14:textId="6580820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A94FDB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5.4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0D517C4" w14:textId="34D2E63A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9FD70F9" w14:textId="24A9C93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AE3F83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6B553A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6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55818F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FC3BFD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3A430D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CF3753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CD1A72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0472A7D" w14:textId="72F1442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2E56EAB" w14:textId="24496F7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1AD87A1" w14:textId="3C98EFBA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3F573CC5" w14:textId="69390062" w:rsidTr="00F577EB">
        <w:trPr>
          <w:trHeight w:val="280"/>
          <w:jc w:val="center"/>
        </w:trPr>
        <w:tc>
          <w:tcPr>
            <w:tcW w:w="0" w:type="auto"/>
            <w:shd w:val="clear" w:color="000000" w:fill="FFFFFF" w:themeFill="background1"/>
            <w:vAlign w:val="center"/>
          </w:tcPr>
          <w:p w14:paraId="73D217B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6</w:t>
            </w: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5DE46A6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Mandera Town 1</w:t>
            </w: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1ED2976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6.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074E25" w14:textId="78AEDF8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°56.2050, 41°52.09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4DA15C" w14:textId="7256853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12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33F79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ADA23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35D4D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338F1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05C57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D754B2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4525D5B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69DDCE78" w14:textId="02064230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D13125" w14:textId="3535BE99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4AD098BA" w14:textId="53995628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, lamarckii-like, UD</w:t>
            </w:r>
          </w:p>
        </w:tc>
      </w:tr>
      <w:tr w:rsidR="0051073F" w:rsidRPr="00F577EB" w14:paraId="233A3F1F" w14:textId="3F7FEB57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10C333B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7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BA4181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Mandera Town 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13D536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7.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8B51B24" w14:textId="5DA45AB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°56.1970, 41°52.082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6DEF891" w14:textId="03D7DC68" w:rsidR="0051073F" w:rsidRPr="00F577EB" w:rsidRDefault="00B31618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21m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2F286E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D2E168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C23CF6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4D88B6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268678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A58649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7CE48B0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1D115D24" w14:textId="5783F89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C1881DA" w14:textId="7D46B81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974454B" w14:textId="42B1A079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lamarckii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-like</w:t>
            </w:r>
          </w:p>
        </w:tc>
      </w:tr>
      <w:tr w:rsidR="0051073F" w:rsidRPr="00F577EB" w14:paraId="1EFA8698" w14:textId="6C931C2B" w:rsidTr="00F577EB">
        <w:trPr>
          <w:trHeight w:val="280"/>
          <w:jc w:val="center"/>
        </w:trPr>
        <w:tc>
          <w:tcPr>
            <w:tcW w:w="0" w:type="auto"/>
            <w:shd w:val="clear" w:color="000000" w:fill="FFFFFF" w:themeFill="background1"/>
            <w:vAlign w:val="center"/>
          </w:tcPr>
          <w:p w14:paraId="0C94413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8</w:t>
            </w: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2E9669E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Mandera West</w:t>
            </w: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5B692F4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8.1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D47ED17" w14:textId="578D70A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°53.3790, 40°16.04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5F88EF" w14:textId="3BF818EB" w:rsidR="0051073F" w:rsidRPr="00F577EB" w:rsidRDefault="00B31618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894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15232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F2390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83962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224BF6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D056D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A16B2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2258F3C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2C5E1EE8" w14:textId="66B7558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995FBC" w14:textId="3E2F01A0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62AC9A3A" w14:textId="6D6DC7FD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imensis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or yemenitica</w:t>
            </w:r>
          </w:p>
        </w:tc>
      </w:tr>
      <w:tr w:rsidR="0051073F" w:rsidRPr="00F577EB" w14:paraId="795ED7EC" w14:textId="12A57F9C" w:rsidTr="00F577EB">
        <w:trPr>
          <w:trHeight w:val="280"/>
          <w:jc w:val="center"/>
        </w:trPr>
        <w:tc>
          <w:tcPr>
            <w:tcW w:w="0" w:type="auto"/>
            <w:shd w:val="clear" w:color="000000" w:fill="FFFFFF" w:themeFill="background1"/>
            <w:vAlign w:val="center"/>
          </w:tcPr>
          <w:p w14:paraId="0C0A254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7C453C38" w14:textId="0E0A0CD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0724189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8.2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ED0D5E4" w14:textId="76DFE94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AA4EA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98AA7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D1A2C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5E819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9D401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AF7BF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3421A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491FE06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40EEAA28" w14:textId="498D346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FCCD5B" w14:textId="31D48492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721D43A8" w14:textId="7923C567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imensis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or yemenitica</w:t>
            </w:r>
          </w:p>
        </w:tc>
      </w:tr>
      <w:tr w:rsidR="0051073F" w:rsidRPr="00F577EB" w14:paraId="0203A31E" w14:textId="67B988E1" w:rsidTr="00F577EB">
        <w:trPr>
          <w:trHeight w:val="280"/>
          <w:jc w:val="center"/>
        </w:trPr>
        <w:tc>
          <w:tcPr>
            <w:tcW w:w="0" w:type="auto"/>
            <w:shd w:val="clear" w:color="000000" w:fill="FFFFFF" w:themeFill="background1"/>
            <w:vAlign w:val="center"/>
          </w:tcPr>
          <w:p w14:paraId="468E7DF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6382F858" w14:textId="329C091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327E27B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8.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C6E9A8" w14:textId="413B3DDE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FE98C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375CA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EAA7D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35EB6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94916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9B051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1F3A0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198B6BE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43E2E96C" w14:textId="66EFD35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02870C" w14:textId="1F02A78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53C4FB86" w14:textId="2CB90E1A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1DEEC170" w14:textId="46F23113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0955B8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9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CE4917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Mt. Elgon, Sasuri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7ADBA7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9.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ED7CD42" w14:textId="3BF9D48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0°50.1030, 34°28.506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7EA4F3D" w14:textId="6957D92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006m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2EED78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FCE9C3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44B21A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157B8D4" w14:textId="5FC6F7E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D5A3B8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9A9E7A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E6FA6F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E989B24" w14:textId="14B63DD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628FFEB" w14:textId="7321B13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451873C" w14:textId="167D58FE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5F63A3D5" w14:textId="56BDE0C3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B7FA68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B235AE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663716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9.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001CD84" w14:textId="6DC3E83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035FFAC" w14:textId="269B5F0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29E1E3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6FAB8D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B91FE8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ADF372B" w14:textId="4A31415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054658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0C8D90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6DCF53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E02A290" w14:textId="0C662D1A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43A65E3" w14:textId="6F84A032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D647C1F" w14:textId="63D119AC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05CEF022" w14:textId="22FA7E97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C91119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45BFD2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80BCFA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9.3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82B327C" w14:textId="7E802C9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C3C8494" w14:textId="6A3200A9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8B7112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21B15C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42088F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F32E1EB" w14:textId="1479E56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E11AFB7" w14:textId="15BF333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78ED3E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717EE5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25A546E" w14:textId="25B836B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D64F9C5" w14:textId="562346A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7ED72BB6" w14:textId="1E3A4C82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42805408" w14:textId="1FB4E28D" w:rsidTr="00F577EB">
        <w:trPr>
          <w:trHeight w:val="280"/>
          <w:jc w:val="center"/>
        </w:trPr>
        <w:tc>
          <w:tcPr>
            <w:tcW w:w="0" w:type="auto"/>
            <w:vAlign w:val="center"/>
          </w:tcPr>
          <w:p w14:paraId="6EDEFB9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67261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Mt. Elgon, Kareu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2C8CB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0.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1FB614" w14:textId="7EE578F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0°48.0780, 34°27.15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98F66D" w14:textId="6E7F617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543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32B9A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08C72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CC352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48.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20C04F" w14:textId="5C1CAEE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7E830B" w14:textId="7B48E752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76300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5730C89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1F6AD84F" w14:textId="5C201E2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1CB60A" w14:textId="7E65B8AE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7963F165" w14:textId="3B903362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240FCC3D" w14:textId="0A30960C" w:rsidTr="00F577EB">
        <w:trPr>
          <w:trHeight w:val="280"/>
          <w:jc w:val="center"/>
        </w:trPr>
        <w:tc>
          <w:tcPr>
            <w:tcW w:w="0" w:type="auto"/>
            <w:vAlign w:val="center"/>
          </w:tcPr>
          <w:p w14:paraId="50248BC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514099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C0E90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0.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B999F2" w14:textId="27751042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53CD46" w14:textId="7A6CAE7A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FF6FA0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E1D0B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10692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8.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9EB5E3" w14:textId="2B6B4CB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B4B29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3303C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03236F1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4E872AFB" w14:textId="058CBC60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248504" w14:textId="60F9142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04F902A2" w14:textId="51C68B8C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0B10878B" w14:textId="5FE6C423" w:rsidTr="00F577EB">
        <w:trPr>
          <w:trHeight w:val="280"/>
          <w:jc w:val="center"/>
        </w:trPr>
        <w:tc>
          <w:tcPr>
            <w:tcW w:w="0" w:type="auto"/>
            <w:vAlign w:val="center"/>
          </w:tcPr>
          <w:p w14:paraId="0D1AF53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3DE32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40DE9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0.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A6EA0A" w14:textId="50FD812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46D7685" w14:textId="366E6C6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68B3F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CC066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1EA62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46.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D95FB0" w14:textId="220FD3E9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38D941" w14:textId="6969CC6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F33ED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4A2188F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435F9F25" w14:textId="0169926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BDDE93" w14:textId="3288C0F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32FF50E7" w14:textId="7E655DEA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1CCB05BE" w14:textId="07CF6DC3" w:rsidTr="00F577EB">
        <w:trPr>
          <w:trHeight w:val="280"/>
          <w:jc w:val="center"/>
        </w:trPr>
        <w:tc>
          <w:tcPr>
            <w:tcW w:w="0" w:type="auto"/>
            <w:vAlign w:val="center"/>
          </w:tcPr>
          <w:p w14:paraId="142CA6A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032A1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73909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0.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8007CB" w14:textId="2850927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B7BD08" w14:textId="45410BB9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DB9DE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461B3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8DB99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77.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165FDB" w14:textId="247F886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68014A" w14:textId="63B361C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065E9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3F4B13B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48F0BE36" w14:textId="038FD0D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E67523F" w14:textId="466918F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3BB27C06" w14:textId="14169DF4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5B28F41F" w14:textId="494CD622" w:rsidTr="00F577EB">
        <w:trPr>
          <w:trHeight w:val="280"/>
          <w:jc w:val="center"/>
        </w:trPr>
        <w:tc>
          <w:tcPr>
            <w:tcW w:w="0" w:type="auto"/>
            <w:vAlign w:val="center"/>
          </w:tcPr>
          <w:p w14:paraId="33A80F1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586AC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054AA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0.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E0ECEC1" w14:textId="360F4B7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1E77E9" w14:textId="6B6B986A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EB0F8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BF2E0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5635D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00.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5C246A" w14:textId="622A4A9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EDCFE6" w14:textId="1F807DF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4D78C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5647496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503B5BA4" w14:textId="3E40C80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1F5C68" w14:textId="56BDF3B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23BFBC08" w14:textId="688DD47D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60317E53" w14:textId="0D9D450B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D2A413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914FA2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Mt. Elgon, Chepkui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4CC965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1.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7B02C9F" w14:textId="78B9DDC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0°49.543, 34°42.174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CAC9F42" w14:textId="68723D1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869m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5669C7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9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C8D53E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8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4D79FA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34.9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F13A281" w14:textId="21ED669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F4DFF7C" w14:textId="5D922D7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E4F22F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7DFF20E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DBDCEBF" w14:textId="07D7D47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CFD65A7" w14:textId="10378A3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56E6B12" w14:textId="214D3E3D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404E4B2F" w14:textId="580E7498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5C81B0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8C0E1E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AA86F3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1.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AC0095F" w14:textId="6C007B9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4343A4E" w14:textId="24174AC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2ADB66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D3B4EC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49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7492AF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2.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D011773" w14:textId="0FF2E5F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DED5D95" w14:textId="6F5FCF29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62C0FE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0ABD3B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F80E6FF" w14:textId="3F9E8D9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36B8EB3" w14:textId="35B157C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D9BCA01" w14:textId="2243FB88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5C06BBDE" w14:textId="1CA15997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16A721F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4CEDD0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F02C07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1.3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79D99E7" w14:textId="69922E0A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425E725" w14:textId="64BEBB6A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D21411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FCA261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923C59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00.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C6073D9" w14:textId="6481AC0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B490992" w14:textId="58D5AED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C0119A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7A2115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552CEEC" w14:textId="1AE6143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1420000" w14:textId="3F2ABAF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74F6A56F" w14:textId="3CABDD55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550A803D" w14:textId="35357A47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962128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26CE8E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72EEFE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1.4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EB66DE6" w14:textId="27FD1BE9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7A2E97F" w14:textId="0428C5EA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FE477E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AD9307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925F52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97.3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03A35BB" w14:textId="6AD6A0F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42BFDA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6ADFA4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05F877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7ED1AEE" w14:textId="6F801982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B6677B0" w14:textId="34D91AF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FA0BF72" w14:textId="28A8FDD1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UD</w:t>
            </w:r>
          </w:p>
        </w:tc>
      </w:tr>
      <w:tr w:rsidR="0051073F" w:rsidRPr="00F577EB" w14:paraId="5D4D2BA9" w14:textId="34DD6775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EE6942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ECF716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73DEA8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1.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D5A6D9E" w14:textId="34249129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12C31EB" w14:textId="692AFD0E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783F75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4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CB3841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DE0346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81.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D468A5E" w14:textId="1BCB23AE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636E7E1" w14:textId="237AA92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36A714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591663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38A6BC4" w14:textId="0BDBAD3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587FEF7" w14:textId="2E2EC6B9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CD6D4B0" w14:textId="7AAAD966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monticola</w:t>
            </w:r>
            <w:proofErr w:type="gramEnd"/>
          </w:p>
        </w:tc>
      </w:tr>
      <w:tr w:rsidR="0051073F" w:rsidRPr="00F577EB" w14:paraId="7F6A5F42" w14:textId="48AA2DF7" w:rsidTr="00F577EB">
        <w:trPr>
          <w:trHeight w:val="280"/>
          <w:jc w:val="center"/>
        </w:trPr>
        <w:tc>
          <w:tcPr>
            <w:tcW w:w="0" w:type="auto"/>
            <w:shd w:val="clear" w:color="000000" w:fill="FFFFFF" w:themeFill="background1"/>
            <w:vAlign w:val="center"/>
          </w:tcPr>
          <w:p w14:paraId="7490DBB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2</w:t>
            </w: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744AF0B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Mt. Elgon, Moorland</w:t>
            </w: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7A00D36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2.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BBD2B2" w14:textId="3056AFC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0°57.2460, 34°36.28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8E9EE7" w14:textId="3E2D159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956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72CC2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0EAB8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D7AFE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8380BE" w14:textId="35637B69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EEB45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8A4E9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7E1CD66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5CB04259" w14:textId="360BCF4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F5EBF9" w14:textId="1CB7D844" w:rsidR="0051073F" w:rsidRPr="00F577EB" w:rsidRDefault="0027323D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vAlign w:val="center"/>
          </w:tcPr>
          <w:p w14:paraId="43B24841" w14:textId="7F1CAC46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monticola</w:t>
            </w:r>
            <w:proofErr w:type="gramEnd"/>
          </w:p>
        </w:tc>
      </w:tr>
      <w:tr w:rsidR="0051073F" w:rsidRPr="00F577EB" w14:paraId="4B83AA18" w14:textId="298AB231" w:rsidTr="00F577EB">
        <w:trPr>
          <w:trHeight w:val="280"/>
          <w:jc w:val="center"/>
        </w:trPr>
        <w:tc>
          <w:tcPr>
            <w:tcW w:w="0" w:type="auto"/>
            <w:shd w:val="clear" w:color="000000" w:fill="FFFFFF" w:themeFill="background1"/>
            <w:vAlign w:val="center"/>
          </w:tcPr>
          <w:p w14:paraId="2ED562D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4B3D68F5" w14:textId="2716C2C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0DF0683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2.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DA6DA1" w14:textId="4054C800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AC920F" w14:textId="62A12D0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6BF16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1835A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D068C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51150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9F988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AAA89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4253B36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7B649F15" w14:textId="335AED70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118762" w14:textId="53F060F9" w:rsidR="0051073F" w:rsidRPr="00F577EB" w:rsidRDefault="0027323D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vAlign w:val="center"/>
          </w:tcPr>
          <w:p w14:paraId="48E2CDB4" w14:textId="3B44B2FA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monticola</w:t>
            </w:r>
            <w:proofErr w:type="gramEnd"/>
          </w:p>
        </w:tc>
      </w:tr>
      <w:tr w:rsidR="0051073F" w:rsidRPr="00F577EB" w14:paraId="75DDA682" w14:textId="3FFA4C4E" w:rsidTr="00F577EB">
        <w:trPr>
          <w:trHeight w:val="280"/>
          <w:jc w:val="center"/>
        </w:trPr>
        <w:tc>
          <w:tcPr>
            <w:tcW w:w="0" w:type="auto"/>
            <w:shd w:val="clear" w:color="000000" w:fill="FFFFFF" w:themeFill="background1"/>
            <w:vAlign w:val="center"/>
          </w:tcPr>
          <w:p w14:paraId="15213F5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37881100" w14:textId="2F3A2D72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7A00F46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2.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AD1798" w14:textId="0F89913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6EE594" w14:textId="5C4A093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6A43E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BC707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32E31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3DBD4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91EAF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EFA76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4209C8A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223C8182" w14:textId="201789A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F4D6B5" w14:textId="5E37EAE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004E24FB" w14:textId="013FA73C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29D31086" w14:textId="50ED6017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349B16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3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D269C4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Busende Village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D46E31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3.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3825D72" w14:textId="0B665B72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0°22.2330, 34°9.292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B479676" w14:textId="0C3F004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164m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464019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B9EA83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1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0A8516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448775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B176661" w14:textId="55FED950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BBF510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7A8DD1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9595F55" w14:textId="0C64875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593954A" w14:textId="064111E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D8C20F5" w14:textId="3EE7FF8F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UD</w:t>
            </w:r>
          </w:p>
        </w:tc>
      </w:tr>
      <w:tr w:rsidR="0051073F" w:rsidRPr="00F577EB" w14:paraId="7CF5F2FC" w14:textId="43D92D9F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12DB9F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2436DE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FDB18F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3.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359BFD5" w14:textId="4EB074EE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5210AC6" w14:textId="67FA0AC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FA710D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73DE9D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7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D3FA50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DAA0C66" w14:textId="33FBFD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FAA9A9E" w14:textId="1D0907C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EFA791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2BFF7B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DB116F1" w14:textId="74357B1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A042B18" w14:textId="44AAF62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7DB805B3" w14:textId="762A9956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UD</w:t>
            </w:r>
          </w:p>
        </w:tc>
      </w:tr>
      <w:tr w:rsidR="0051073F" w:rsidRPr="00F577EB" w14:paraId="5C6CB3E3" w14:textId="17BF952C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277A16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27725E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FF6386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3.3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3DED9AD" w14:textId="6282AB9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751B145" w14:textId="7277B0AE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40A5B5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1C5FDA9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6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451007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28A83A8" w14:textId="1671AF9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26E99C0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B1268E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EAE8A0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DABAC08" w14:textId="599044D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C4FCCB3" w14:textId="3DCA1C4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BCA7740" w14:textId="2C25C498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4B400BCD" w14:textId="114DA9EB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13DE28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E2857C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CBCDF2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3.4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4CA0E9E" w14:textId="49FDDDF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69FC4CE" w14:textId="74C1F8E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A4DBAA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2FD50E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8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B15CAB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E0FBB87" w14:textId="0521C21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C9A287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10E87B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EC71DB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0849392" w14:textId="58F2342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57A2DE8" w14:textId="0DF3796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B7C63C7" w14:textId="066CE734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B</w:t>
            </w:r>
          </w:p>
        </w:tc>
      </w:tr>
      <w:tr w:rsidR="0051073F" w:rsidRPr="00F577EB" w14:paraId="5356A5C3" w14:textId="1E0CA71B" w:rsidTr="00271126">
        <w:trPr>
          <w:trHeight w:val="280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73118E3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38AA10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850BF3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3.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CC599B8" w14:textId="2B38BD8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53A70CC5" w14:textId="50775D5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4AA1D51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3D794A1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11C5A0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7B69A2E" w14:textId="6E16E1F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6345B63E" w14:textId="48E25C3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046D591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050EBE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414E5C3" w14:textId="17CD0BF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  <w:hideMark/>
          </w:tcPr>
          <w:p w14:paraId="71FEB445" w14:textId="091E2242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6737A2B" w14:textId="4A2A0BD8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454E3C75" w14:textId="7722A8C5" w:rsidTr="00F577EB">
        <w:trPr>
          <w:trHeight w:val="552"/>
          <w:jc w:val="center"/>
        </w:trPr>
        <w:tc>
          <w:tcPr>
            <w:tcW w:w="0" w:type="auto"/>
            <w:shd w:val="clear" w:color="000000" w:fill="FFFFFF" w:themeFill="background1"/>
            <w:vAlign w:val="center"/>
          </w:tcPr>
          <w:p w14:paraId="3E221CD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4</w:t>
            </w: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3DB9D06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Lugala</w:t>
            </w: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1C7DE1C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4.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44A8221" w14:textId="70CED5D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0°19.2430, 34°5.50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6EFDBC" w14:textId="198D8A0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190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08F5A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C4F822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7022D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F580EE" w14:textId="297CAEB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5FD05F" w14:textId="67FFBEDA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C9C94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317A511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172C3E03" w14:textId="2B77E43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3B202E" w14:textId="10BF54FE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07B19604" w14:textId="28A49E25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19167A24" w14:textId="42D4C216" w:rsidTr="00F577EB">
        <w:trPr>
          <w:trHeight w:val="552"/>
          <w:jc w:val="center"/>
        </w:trPr>
        <w:tc>
          <w:tcPr>
            <w:tcW w:w="0" w:type="auto"/>
            <w:shd w:val="clear" w:color="000000" w:fill="FFFFFF" w:themeFill="background1"/>
            <w:vAlign w:val="center"/>
          </w:tcPr>
          <w:p w14:paraId="657233B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6937AE54" w14:textId="65EE454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1827B01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4.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59B71EB" w14:textId="69B21A78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6E1F1B" w14:textId="65F5B0A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AC4DB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2F1A1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0984D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399EF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955847" w14:textId="76E318DE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688C1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75239689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010FDCD7" w14:textId="3C85D40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D3F2CC" w14:textId="1753B33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7726AD64" w14:textId="7B352E2B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03CEB53D" w14:textId="21D6C8A5" w:rsidTr="00F577EB">
        <w:trPr>
          <w:trHeight w:val="552"/>
          <w:jc w:val="center"/>
        </w:trPr>
        <w:tc>
          <w:tcPr>
            <w:tcW w:w="0" w:type="auto"/>
            <w:shd w:val="clear" w:color="000000" w:fill="FFFFFF" w:themeFill="background1"/>
            <w:vAlign w:val="center"/>
          </w:tcPr>
          <w:p w14:paraId="0E587EA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73FEF898" w14:textId="00E3BC76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  <w:hideMark/>
          </w:tcPr>
          <w:p w14:paraId="1793E71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4.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1436CB" w14:textId="70AE594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86C564" w14:textId="1D8786CF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4F574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D449B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1C9BD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N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926C75" w14:textId="4100559E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Zapf Dingbats" w:eastAsia="Times New Roman" w:hAnsi="Zapf Dingbats" w:cs="Zapf Dingbats"/>
                <w:color w:val="000000"/>
                <w:sz w:val="16"/>
                <w:szCs w:val="16"/>
                <w:lang w:eastAsia="en-US"/>
              </w:rPr>
              <w:t>✕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577B9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2CA3A6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1667123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56ABC47A" w14:textId="7152F3F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8EEAB4" w14:textId="5897E7F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47DC2A66" w14:textId="23A01383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proofErr w:type="gramStart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scutellata</w:t>
            </w:r>
            <w:proofErr w:type="gramEnd"/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 xml:space="preserve"> A</w:t>
            </w:r>
          </w:p>
        </w:tc>
      </w:tr>
      <w:tr w:rsidR="0051073F" w:rsidRPr="00F577EB" w14:paraId="0B604E55" w14:textId="77777777" w:rsidTr="00271126">
        <w:trPr>
          <w:trHeight w:val="552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2908BDBA" w14:textId="1ED1334D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5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4F6359CB" w14:textId="0251655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Bomani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317896B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7A39C4E3" w14:textId="11183460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hAnsi="Arial" w:cs="Arial"/>
                <w:color w:val="000000"/>
                <w:sz w:val="16"/>
                <w:szCs w:val="16"/>
              </w:rPr>
              <w:t>-3</w:t>
            </w: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°53.2450, 39°44.460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15432856" w14:textId="7A743C0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41m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4C6F260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5F13FDD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1CFE0CA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5937491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38FADD14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0B00222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86FFA8F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1604221" w14:textId="0B33AC91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1F2C175A" w14:textId="169D7362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7988ACF6" w14:textId="169244CF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</w:tr>
      <w:tr w:rsidR="0051073F" w:rsidRPr="00F577EB" w14:paraId="2D9BA988" w14:textId="77777777" w:rsidTr="00F577EB">
        <w:trPr>
          <w:trHeight w:val="552"/>
          <w:jc w:val="center"/>
        </w:trPr>
        <w:tc>
          <w:tcPr>
            <w:tcW w:w="0" w:type="auto"/>
            <w:shd w:val="clear" w:color="000000" w:fill="FFFFFF" w:themeFill="background1"/>
            <w:vAlign w:val="center"/>
          </w:tcPr>
          <w:p w14:paraId="33DB1804" w14:textId="5AA9CFF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6</w:t>
            </w: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</w:tcPr>
          <w:p w14:paraId="7735120A" w14:textId="07A92913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Mtepeni</w:t>
            </w:r>
          </w:p>
        </w:tc>
        <w:tc>
          <w:tcPr>
            <w:tcW w:w="0" w:type="auto"/>
            <w:shd w:val="clear" w:color="000000" w:fill="FFFFFF" w:themeFill="background1"/>
            <w:noWrap/>
            <w:vAlign w:val="center"/>
          </w:tcPr>
          <w:p w14:paraId="4A01F98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8CD84AF" w14:textId="06ED3F2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hAnsi="Arial" w:cs="Arial"/>
                <w:color w:val="000000"/>
                <w:sz w:val="16"/>
                <w:szCs w:val="16"/>
              </w:rPr>
              <w:t>-3°55.0110, 39°44.6300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F67F79B" w14:textId="2EB9B23E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3m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292BA78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2085A2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57815E3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AEC7F7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DE264C0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13FEAE7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31E7C68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289D217B" w14:textId="5AEC2F8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C234888" w14:textId="54D5C96C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vAlign w:val="center"/>
          </w:tcPr>
          <w:p w14:paraId="40A24E1E" w14:textId="673BE7D7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</w:tr>
      <w:tr w:rsidR="0051073F" w:rsidRPr="00F577EB" w14:paraId="4B0F237C" w14:textId="77777777" w:rsidTr="00271126">
        <w:trPr>
          <w:trHeight w:val="552"/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69B0D967" w14:textId="6E2910D0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27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409137BC" w14:textId="7F998469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Kwetu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1E13EFAE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7DDEAB84" w14:textId="3FCB809B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hAnsi="Arial" w:cs="Arial"/>
                <w:color w:val="000000"/>
                <w:sz w:val="16"/>
                <w:szCs w:val="16"/>
              </w:rPr>
              <w:t>-3°56.8700, 39°42.7900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6266E7D4" w14:textId="19CEB444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  <w:r w:rsidRPr="00F577EB"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  <w:t>10m</w:t>
            </w: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20D89A0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309A4C4C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2A6DD135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51FFB0AD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5929AF31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2F32DC8B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06E0675A" w14:textId="77777777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1CF2C27A" w14:textId="23B8E2C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noWrap/>
            <w:vAlign w:val="center"/>
          </w:tcPr>
          <w:p w14:paraId="4D438FFF" w14:textId="2F1A3F15" w:rsidR="0051073F" w:rsidRPr="00F577EB" w:rsidRDefault="0051073F" w:rsidP="00CE7F04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3F7F8C3" w14:textId="4BF73E18" w:rsidR="0051073F" w:rsidRPr="00F577EB" w:rsidRDefault="0051073F" w:rsidP="00257276">
            <w:pPr>
              <w:spacing w:after="0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n-US"/>
              </w:rPr>
            </w:pPr>
          </w:p>
        </w:tc>
      </w:tr>
    </w:tbl>
    <w:p w14:paraId="15E1BF96" w14:textId="77777777" w:rsidR="002F452D" w:rsidRDefault="002F452D" w:rsidP="002F452D">
      <w:pPr>
        <w:jc w:val="both"/>
        <w:rPr>
          <w:rFonts w:ascii="Times New Roman" w:hAnsi="Times New Roman"/>
          <w:b/>
        </w:rPr>
      </w:pPr>
    </w:p>
    <w:p w14:paraId="6C3BA226" w14:textId="7145285B" w:rsidR="002F452D" w:rsidRDefault="002F452D" w:rsidP="002F452D">
      <w:pPr>
        <w:jc w:val="both"/>
        <w:rPr>
          <w:rFonts w:ascii="Times New Roman" w:hAnsi="Times New Roman"/>
        </w:rPr>
      </w:pPr>
      <w:r w:rsidRPr="00E91871">
        <w:rPr>
          <w:rFonts w:ascii="Times New Roman" w:hAnsi="Times New Roman"/>
          <w:b/>
        </w:rPr>
        <w:t xml:space="preserve">Table </w:t>
      </w:r>
      <w:r>
        <w:rPr>
          <w:rFonts w:ascii="Times New Roman" w:hAnsi="Times New Roman"/>
          <w:b/>
        </w:rPr>
        <w:t>S</w:t>
      </w:r>
      <w:r w:rsidRPr="00E91871">
        <w:rPr>
          <w:rFonts w:ascii="Times New Roman" w:hAnsi="Times New Roman"/>
          <w:b/>
        </w:rPr>
        <w:t>1.</w:t>
      </w:r>
      <w:r w:rsidRPr="00E91871">
        <w:rPr>
          <w:rFonts w:ascii="Times New Roman" w:hAnsi="Times New Roman"/>
        </w:rPr>
        <w:t xml:space="preserve">  </w:t>
      </w:r>
      <w:proofErr w:type="gramStart"/>
      <w:r w:rsidRPr="007D17FD">
        <w:rPr>
          <w:rFonts w:ascii="Times New Roman" w:hAnsi="Times New Roman"/>
          <w:b/>
        </w:rPr>
        <w:t xml:space="preserve">Apiary colony list indicating location, </w:t>
      </w:r>
      <w:r w:rsidRPr="007D17FD">
        <w:rPr>
          <w:rFonts w:ascii="Times New Roman" w:hAnsi="Times New Roman"/>
          <w:b/>
          <w:i/>
        </w:rPr>
        <w:t>Varroa</w:t>
      </w:r>
      <w:r w:rsidRPr="007D17FD">
        <w:rPr>
          <w:rFonts w:ascii="Times New Roman" w:hAnsi="Times New Roman"/>
          <w:b/>
        </w:rPr>
        <w:t xml:space="preserve"> load, hygienic behavior, presence of virus, </w:t>
      </w:r>
      <w:r w:rsidRPr="007D17FD">
        <w:rPr>
          <w:rFonts w:ascii="Times New Roman" w:hAnsi="Times New Roman"/>
          <w:b/>
          <w:i/>
        </w:rPr>
        <w:t xml:space="preserve">Nosema, </w:t>
      </w:r>
      <w:r w:rsidRPr="007D17FD">
        <w:rPr>
          <w:rFonts w:ascii="Times New Roman" w:hAnsi="Times New Roman"/>
          <w:b/>
        </w:rPr>
        <w:t>pesticide and subspecies identification.</w:t>
      </w:r>
      <w:proofErr w:type="gramEnd"/>
      <w:r w:rsidRPr="00E91871">
        <w:rPr>
          <w:rFonts w:ascii="Times New Roman" w:hAnsi="Times New Roman"/>
        </w:rPr>
        <w:t xml:space="preserve"> Each apiary was given a site number and apiary name. Each colony has a unique identification number with the apiary number in the first position and the colony number in the second.  Colony size is indicated by numbers of frames with bees.  Total </w:t>
      </w:r>
      <w:r w:rsidRPr="007926D2">
        <w:rPr>
          <w:rFonts w:ascii="Times New Roman" w:hAnsi="Times New Roman"/>
          <w:i/>
        </w:rPr>
        <w:t>Varroa</w:t>
      </w:r>
      <w:r w:rsidRPr="00E91871">
        <w:rPr>
          <w:rFonts w:ascii="Times New Roman" w:hAnsi="Times New Roman"/>
        </w:rPr>
        <w:t xml:space="preserve"> counts are based on standard sugar roll assay described in </w:t>
      </w:r>
      <w:r>
        <w:rPr>
          <w:rFonts w:ascii="Times New Roman" w:hAnsi="Times New Roman"/>
        </w:rPr>
        <w:t xml:space="preserve">Ellis and Macedo, 2001 </w:t>
      </w:r>
      <w:r w:rsidRPr="00E91871">
        <w:rPr>
          <w:rFonts w:ascii="Times New Roman" w:hAnsi="Times New Roman"/>
        </w:rPr>
        <w:fldChar w:fldCharType="begin"/>
      </w:r>
      <w:r w:rsidRPr="00E91871">
        <w:rPr>
          <w:rFonts w:ascii="Times New Roman" w:hAnsi="Times New Roman"/>
        </w:rPr>
        <w:instrText xml:space="preserve"> ADDIN EN.CITE &lt;EndNote&gt;&lt;Cite&gt;&lt;Author&gt;Ellis&lt;/Author&gt;&lt;Year&gt;2001&lt;/Year&gt;&lt;RecNum&gt;100&lt;/RecNum&gt;&lt;record&gt;&lt;rec-number&gt;100&lt;/rec-number&gt;&lt;foreign-keys&gt;&lt;key app="EN" db-id="sf2d5zd2rtwev3e9avqxtdp55p05frtst0rf"&gt;100&lt;/key&gt;&lt;/foreign-keys&gt;&lt;ref-type name="Report"&gt;27&lt;/ref-type&gt;&lt;contributors&gt;&lt;authors&gt;&lt;author&gt;Ellis, M. D.&lt;/author&gt;&lt;author&gt;Macedo, P. A.&lt;/author&gt;&lt;/authors&gt;&lt;secondary-authors&gt;&lt;author&gt;The Board of Regents of the University of Nebraska on behalf of the University of Nebraska–Lincoln Extension&lt;/author&gt;&lt;/secondary-authors&gt;&lt;/contributors&gt;&lt;titles&gt;&lt;title&gt;G01-1430 Using the Sugar Roll Technique to Detect Varroa Mites in Honey Bee Colonies&lt;/title&gt;&lt;/titles&gt;&lt;pages&gt;4&lt;/pages&gt;&lt;dates&gt;&lt;year&gt;2001&lt;/year&gt;&lt;/dates&gt;&lt;pub-location&gt;Lincoln, NE&lt;/pub-location&gt;&lt;publisher&gt;University of Nebraska&lt;/publisher&gt;&lt;urls&gt;&lt;related-urls&gt;&lt;url&gt;http://digitalcommons.unl.edu/extensionhist/1173&lt;/url&gt;&lt;/related-urls&gt;&lt;/urls&gt;&lt;/record&gt;&lt;/Cite&gt;&lt;/EndNote&gt;</w:instrText>
      </w:r>
      <w:r w:rsidRPr="00E91871">
        <w:rPr>
          <w:rFonts w:ascii="Times New Roman" w:hAnsi="Times New Roman"/>
        </w:rPr>
        <w:fldChar w:fldCharType="separate"/>
      </w:r>
      <w:r w:rsidRPr="00E91871">
        <w:rPr>
          <w:rFonts w:ascii="Times New Roman" w:hAnsi="Times New Roman"/>
          <w:noProof/>
        </w:rPr>
        <w:t>(</w:t>
      </w:r>
      <w:r>
        <w:rPr>
          <w:rFonts w:ascii="Times New Roman" w:hAnsi="Times New Roman"/>
          <w:noProof/>
        </w:rPr>
        <w:t>1</w:t>
      </w:r>
      <w:r w:rsidRPr="00E91871">
        <w:rPr>
          <w:rFonts w:ascii="Times New Roman" w:hAnsi="Times New Roman"/>
          <w:noProof/>
        </w:rPr>
        <w:t>)</w:t>
      </w:r>
      <w:r w:rsidRPr="00E91871">
        <w:rPr>
          <w:rFonts w:ascii="Times New Roman" w:hAnsi="Times New Roman"/>
        </w:rPr>
        <w:fldChar w:fldCharType="end"/>
      </w:r>
      <w:r w:rsidRPr="00E91871">
        <w:rPr>
          <w:rFonts w:ascii="Times New Roman" w:hAnsi="Times New Roman"/>
        </w:rPr>
        <w:t xml:space="preserve">. The percent hygienic behavior </w:t>
      </w:r>
      <w:r w:rsidRPr="00E91871">
        <w:rPr>
          <w:rFonts w:ascii="Times New Roman" w:hAnsi="Times New Roman"/>
          <w:noProof/>
        </w:rPr>
        <w:t>(</w:t>
      </w:r>
      <w:r>
        <w:rPr>
          <w:rFonts w:ascii="Times New Roman" w:hAnsi="Times New Roman"/>
          <w:noProof/>
        </w:rPr>
        <w:t>2</w:t>
      </w:r>
      <w:r w:rsidRPr="00E91871">
        <w:rPr>
          <w:rFonts w:ascii="Times New Roman" w:hAnsi="Times New Roman"/>
          <w:noProof/>
        </w:rPr>
        <w:t>)</w:t>
      </w:r>
      <w:r w:rsidRPr="00E91871">
        <w:rPr>
          <w:rFonts w:ascii="Times New Roman" w:hAnsi="Times New Roman"/>
        </w:rPr>
        <w:t xml:space="preserve"> was calculated</w:t>
      </w:r>
      <w:r w:rsidRPr="00E91871">
        <w:rPr>
          <w:rFonts w:ascii="Times New Roman" w:hAnsi="Times New Roman"/>
          <w:b/>
        </w:rPr>
        <w:t xml:space="preserve"> </w:t>
      </w:r>
      <w:r w:rsidRPr="00E91871">
        <w:rPr>
          <w:rFonts w:ascii="Times New Roman" w:hAnsi="Times New Roman"/>
        </w:rPr>
        <w:t>by taking the final number of fully and partially removed pupae/(207 – number originally uncapped or empty cells) *100</w:t>
      </w:r>
      <w:r w:rsidRPr="00E91871">
        <w:rPr>
          <w:rFonts w:ascii="Times New Roman" w:hAnsi="Times New Roman"/>
          <w:noProof/>
        </w:rPr>
        <w:t>.</w:t>
      </w:r>
      <w:r w:rsidRPr="00E91871">
        <w:rPr>
          <w:rFonts w:ascii="Times New Roman" w:hAnsi="Times New Roman"/>
        </w:rPr>
        <w:t xml:space="preserve"> Boxes with UD </w:t>
      </w:r>
      <w:r>
        <w:rPr>
          <w:rFonts w:ascii="Times New Roman" w:hAnsi="Times New Roman"/>
        </w:rPr>
        <w:t xml:space="preserve">are </w:t>
      </w:r>
      <w:r w:rsidRPr="00E91871">
        <w:rPr>
          <w:rFonts w:ascii="Times New Roman" w:hAnsi="Times New Roman"/>
        </w:rPr>
        <w:t>undetermined indicat</w:t>
      </w:r>
      <w:r>
        <w:rPr>
          <w:rFonts w:ascii="Times New Roman" w:hAnsi="Times New Roman"/>
        </w:rPr>
        <w:t>ing</w:t>
      </w:r>
      <w:r w:rsidRPr="00E91871">
        <w:rPr>
          <w:rFonts w:ascii="Times New Roman" w:hAnsi="Times New Roman"/>
        </w:rPr>
        <w:t xml:space="preserve"> measurements were not taken for these colonies.  Positive </w:t>
      </w:r>
      <w:r>
        <w:rPr>
          <w:rFonts w:ascii="Times New Roman" w:hAnsi="Times New Roman"/>
        </w:rPr>
        <w:t xml:space="preserve">for </w:t>
      </w:r>
      <w:r w:rsidRPr="00E91871">
        <w:rPr>
          <w:rFonts w:ascii="Times New Roman" w:hAnsi="Times New Roman"/>
        </w:rPr>
        <w:t xml:space="preserve">virus or </w:t>
      </w:r>
      <w:r w:rsidRPr="00E91871">
        <w:rPr>
          <w:rFonts w:ascii="Times New Roman" w:hAnsi="Times New Roman"/>
          <w:i/>
        </w:rPr>
        <w:t xml:space="preserve">Nosema </w:t>
      </w:r>
      <w:proofErr w:type="gramStart"/>
      <w:r w:rsidRPr="00E91871">
        <w:rPr>
          <w:rFonts w:ascii="Times New Roman" w:hAnsi="Times New Roman"/>
          <w:i/>
        </w:rPr>
        <w:t>apis</w:t>
      </w:r>
      <w:proofErr w:type="gramEnd"/>
      <w:r w:rsidRPr="00E91871">
        <w:rPr>
          <w:rFonts w:ascii="Times New Roman" w:hAnsi="Times New Roman"/>
        </w:rPr>
        <w:t xml:space="preserve"> detection per colony is indic</w:t>
      </w:r>
      <w:r>
        <w:rPr>
          <w:rFonts w:ascii="Times New Roman" w:hAnsi="Times New Roman"/>
        </w:rPr>
        <w:t xml:space="preserve">ated by an "X".  The presence of pesticide detected in wax or </w:t>
      </w:r>
      <w:proofErr w:type="gramStart"/>
      <w:r>
        <w:rPr>
          <w:rFonts w:ascii="Times New Roman" w:hAnsi="Times New Roman"/>
        </w:rPr>
        <w:t>bee bread</w:t>
      </w:r>
      <w:proofErr w:type="gramEnd"/>
      <w:r>
        <w:rPr>
          <w:rFonts w:ascii="Times New Roman" w:hAnsi="Times New Roman"/>
        </w:rPr>
        <w:t xml:space="preserve"> is indicated in parts per billion (ppb).  Only four pesticides were detected: CP (chloropyrios), CT (chlorothalonil), N (1-naphtol), </w:t>
      </w:r>
      <w:proofErr w:type="gramStart"/>
      <w:r>
        <w:rPr>
          <w:rFonts w:ascii="Times New Roman" w:hAnsi="Times New Roman"/>
        </w:rPr>
        <w:t>F</w:t>
      </w:r>
      <w:proofErr w:type="gramEnd"/>
      <w:r>
        <w:rPr>
          <w:rFonts w:ascii="Times New Roman" w:hAnsi="Times New Roman"/>
        </w:rPr>
        <w:t xml:space="preserve"> (fluvalinate). </w:t>
      </w:r>
      <w:r w:rsidRPr="00E91871">
        <w:rPr>
          <w:rFonts w:ascii="Times New Roman" w:hAnsi="Times New Roman"/>
        </w:rPr>
        <w:t xml:space="preserve">ND2 subspecies identification is based on the analysis presented in Figure </w:t>
      </w:r>
      <w:r w:rsidR="006567D6">
        <w:rPr>
          <w:rFonts w:ascii="Times New Roman" w:hAnsi="Times New Roman"/>
        </w:rPr>
        <w:t>S</w:t>
      </w:r>
      <w:bookmarkStart w:id="0" w:name="_GoBack"/>
      <w:bookmarkEnd w:id="0"/>
      <w:r w:rsidRPr="00E91871">
        <w:rPr>
          <w:rFonts w:ascii="Times New Roman" w:hAnsi="Times New Roman"/>
        </w:rPr>
        <w:t xml:space="preserve">1.  Individuals from most of the colonies grouped with the scutellata A or B clades.  Some were identical in sequence to </w:t>
      </w:r>
      <w:r w:rsidRPr="00E91871">
        <w:rPr>
          <w:rFonts w:ascii="Times New Roman" w:hAnsi="Times New Roman"/>
          <w:i/>
        </w:rPr>
        <w:t>A. mellifera monticola</w:t>
      </w:r>
      <w:r w:rsidRPr="00E91871">
        <w:rPr>
          <w:rFonts w:ascii="Times New Roman" w:hAnsi="Times New Roman"/>
        </w:rPr>
        <w:t xml:space="preserve"> described by Arias and Sheppard</w:t>
      </w:r>
      <w:r>
        <w:rPr>
          <w:rFonts w:ascii="Times New Roman" w:hAnsi="Times New Roman"/>
        </w:rPr>
        <w:t>,</w:t>
      </w:r>
      <w:r w:rsidRPr="00E91871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1996 (3)</w:t>
      </w:r>
      <w:r w:rsidRPr="00E91871">
        <w:rPr>
          <w:rFonts w:ascii="Times New Roman" w:hAnsi="Times New Roman"/>
        </w:rPr>
        <w:t>.  Some individuals from colon</w:t>
      </w:r>
      <w:r>
        <w:rPr>
          <w:rFonts w:ascii="Times New Roman" w:hAnsi="Times New Roman"/>
        </w:rPr>
        <w:t xml:space="preserve">ies at sites 12, 13, 16 and 17 </w:t>
      </w:r>
      <w:r w:rsidRPr="00E91871">
        <w:rPr>
          <w:rFonts w:ascii="Times New Roman" w:hAnsi="Times New Roman"/>
        </w:rPr>
        <w:t xml:space="preserve">were most closely related to </w:t>
      </w:r>
      <w:r w:rsidRPr="00E91871">
        <w:rPr>
          <w:rFonts w:ascii="Times New Roman" w:hAnsi="Times New Roman"/>
          <w:i/>
        </w:rPr>
        <w:t>A. mellifera lamarckii</w:t>
      </w:r>
      <w:r w:rsidRPr="00E91871">
        <w:rPr>
          <w:rFonts w:ascii="Times New Roman" w:hAnsi="Times New Roman"/>
        </w:rPr>
        <w:t xml:space="preserve"> and are thus called "lamarckii-like".  Colonies at site 18 were unique and perhaps represent a distinct subspecies (</w:t>
      </w:r>
      <w:r w:rsidRPr="00E91871">
        <w:rPr>
          <w:rFonts w:ascii="Times New Roman" w:hAnsi="Times New Roman"/>
          <w:i/>
        </w:rPr>
        <w:t>A. m.</w:t>
      </w:r>
      <w:r w:rsidRPr="00E91871">
        <w:rPr>
          <w:rFonts w:ascii="Times New Roman" w:hAnsi="Times New Roman"/>
        </w:rPr>
        <w:t xml:space="preserve"> </w:t>
      </w:r>
      <w:r w:rsidRPr="00E91871">
        <w:rPr>
          <w:rFonts w:ascii="Times New Roman" w:hAnsi="Times New Roman"/>
          <w:i/>
        </w:rPr>
        <w:t>simensis</w:t>
      </w:r>
      <w:r w:rsidRPr="00E91871">
        <w:rPr>
          <w:rFonts w:ascii="Times New Roman" w:hAnsi="Times New Roman"/>
        </w:rPr>
        <w:t xml:space="preserve"> or </w:t>
      </w:r>
      <w:r w:rsidRPr="00E91871">
        <w:rPr>
          <w:rFonts w:ascii="Times New Roman" w:hAnsi="Times New Roman"/>
          <w:i/>
        </w:rPr>
        <w:t>yemenitica</w:t>
      </w:r>
      <w:r w:rsidRPr="00E91871">
        <w:rPr>
          <w:rFonts w:ascii="Times New Roman" w:hAnsi="Times New Roman"/>
        </w:rPr>
        <w:t>).  A few individuals did not group with any previously described subspecies and are thus indicated as UD.  Interesting</w:t>
      </w:r>
      <w:r>
        <w:rPr>
          <w:rFonts w:ascii="Times New Roman" w:hAnsi="Times New Roman"/>
        </w:rPr>
        <w:t>ly</w:t>
      </w:r>
      <w:r w:rsidRPr="00E91871">
        <w:rPr>
          <w:rFonts w:ascii="Times New Roman" w:hAnsi="Times New Roman"/>
        </w:rPr>
        <w:t xml:space="preserve"> three colonies (2.1, 2.2, and 16.1) had individuals from multiple mitochondrial lineages.</w:t>
      </w:r>
    </w:p>
    <w:p w14:paraId="46C88484" w14:textId="77777777" w:rsidR="002F452D" w:rsidRDefault="002F452D" w:rsidP="002F452D">
      <w:pPr>
        <w:jc w:val="both"/>
        <w:rPr>
          <w:rFonts w:ascii="Times New Roman" w:hAnsi="Times New Roman"/>
        </w:rPr>
      </w:pPr>
    </w:p>
    <w:p w14:paraId="15908769" w14:textId="77777777" w:rsidR="002F452D" w:rsidRDefault="002F452D" w:rsidP="002F452D">
      <w:pPr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1. Ellis MD, </w:t>
      </w:r>
      <w:r w:rsidRPr="008133B2">
        <w:rPr>
          <w:rFonts w:ascii="Times New Roman" w:hAnsi="Times New Roman"/>
        </w:rPr>
        <w:t>Macedo</w:t>
      </w:r>
      <w:r>
        <w:rPr>
          <w:rFonts w:ascii="Times New Roman" w:hAnsi="Times New Roman"/>
        </w:rPr>
        <w:t xml:space="preserve"> PA</w:t>
      </w:r>
      <w:r w:rsidRPr="008133B2">
        <w:rPr>
          <w:rFonts w:ascii="Times New Roman" w:hAnsi="Times New Roman"/>
        </w:rPr>
        <w:t xml:space="preserve">  (20</w:t>
      </w:r>
      <w:r>
        <w:rPr>
          <w:rFonts w:ascii="Times New Roman" w:hAnsi="Times New Roman"/>
        </w:rPr>
        <w:t>01)</w:t>
      </w:r>
      <w:r w:rsidRPr="008133B2">
        <w:rPr>
          <w:rFonts w:ascii="Times New Roman" w:hAnsi="Times New Roman"/>
        </w:rPr>
        <w:t xml:space="preserve"> G01-1430 Using the Sugar Roll Technique to Detect Varroa Mites in Honey Bee Colonies. Extension. Lincoln, NE, University of Nebraska: 4.</w:t>
      </w:r>
    </w:p>
    <w:p w14:paraId="64A7773F" w14:textId="77777777" w:rsidR="002F452D" w:rsidRDefault="002F452D" w:rsidP="002F452D">
      <w:pPr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2. Spivak M,</w:t>
      </w:r>
      <w:r w:rsidRPr="008133B2">
        <w:rPr>
          <w:rFonts w:ascii="Times New Roman" w:hAnsi="Times New Roman"/>
        </w:rPr>
        <w:t xml:space="preserve"> Reuter </w:t>
      </w:r>
      <w:r>
        <w:rPr>
          <w:rFonts w:ascii="Times New Roman" w:hAnsi="Times New Roman"/>
        </w:rPr>
        <w:t>GS</w:t>
      </w:r>
      <w:r w:rsidRPr="008133B2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(1998) </w:t>
      </w:r>
      <w:proofErr w:type="gramStart"/>
      <w:r>
        <w:rPr>
          <w:rFonts w:ascii="Times New Roman" w:hAnsi="Times New Roman"/>
        </w:rPr>
        <w:t>Honey bee</w:t>
      </w:r>
      <w:proofErr w:type="gramEnd"/>
      <w:r>
        <w:rPr>
          <w:rFonts w:ascii="Times New Roman" w:hAnsi="Times New Roman"/>
        </w:rPr>
        <w:t xml:space="preserve"> hygienic behavior.</w:t>
      </w:r>
      <w:r w:rsidRPr="008133B2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American Bee Journal 138</w:t>
      </w:r>
      <w:r w:rsidRPr="008133B2">
        <w:rPr>
          <w:rFonts w:ascii="Times New Roman" w:hAnsi="Times New Roman"/>
        </w:rPr>
        <w:t xml:space="preserve">: </w:t>
      </w:r>
      <w:r>
        <w:rPr>
          <w:rFonts w:ascii="Times New Roman" w:hAnsi="Times New Roman"/>
        </w:rPr>
        <w:t>283</w:t>
      </w:r>
      <w:r w:rsidRPr="008133B2">
        <w:rPr>
          <w:rFonts w:ascii="Times New Roman" w:hAnsi="Times New Roman"/>
        </w:rPr>
        <w:t>-</w:t>
      </w:r>
      <w:r>
        <w:rPr>
          <w:rFonts w:ascii="Times New Roman" w:hAnsi="Times New Roman"/>
        </w:rPr>
        <w:t>286</w:t>
      </w:r>
      <w:r w:rsidRPr="008133B2">
        <w:rPr>
          <w:rFonts w:ascii="Times New Roman" w:hAnsi="Times New Roman"/>
        </w:rPr>
        <w:t>.</w:t>
      </w:r>
    </w:p>
    <w:p w14:paraId="07969D42" w14:textId="77777777" w:rsidR="002F452D" w:rsidRPr="00E91871" w:rsidRDefault="002F452D" w:rsidP="002F452D">
      <w:pPr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3.</w:t>
      </w:r>
      <w:r w:rsidRPr="00462684">
        <w:t xml:space="preserve"> </w:t>
      </w:r>
      <w:r>
        <w:rPr>
          <w:rFonts w:ascii="Times New Roman" w:hAnsi="Times New Roman"/>
        </w:rPr>
        <w:t xml:space="preserve">Arias MC, </w:t>
      </w:r>
      <w:r w:rsidRPr="00462684">
        <w:rPr>
          <w:rFonts w:ascii="Times New Roman" w:hAnsi="Times New Roman"/>
        </w:rPr>
        <w:t xml:space="preserve">Sheppard </w:t>
      </w:r>
      <w:r>
        <w:rPr>
          <w:rFonts w:ascii="Times New Roman" w:hAnsi="Times New Roman"/>
        </w:rPr>
        <w:t xml:space="preserve">WS (1996) </w:t>
      </w:r>
      <w:r w:rsidRPr="00462684">
        <w:rPr>
          <w:rFonts w:ascii="Times New Roman" w:hAnsi="Times New Roman"/>
        </w:rPr>
        <w:t>Molecular phylogenetics of honey bee subspecies (Apis mellifera L.) inferred from mitochondrial DNA seq</w:t>
      </w:r>
      <w:r>
        <w:rPr>
          <w:rFonts w:ascii="Times New Roman" w:hAnsi="Times New Roman"/>
        </w:rPr>
        <w:t>uence." Molecular Phylogenetics and Evolution 5</w:t>
      </w:r>
      <w:r w:rsidRPr="00462684">
        <w:rPr>
          <w:rFonts w:ascii="Times New Roman" w:hAnsi="Times New Roman"/>
        </w:rPr>
        <w:t>: 557-66.</w:t>
      </w:r>
    </w:p>
    <w:p w14:paraId="381B99A2" w14:textId="77777777" w:rsidR="002F452D" w:rsidRDefault="002F452D" w:rsidP="002F452D"/>
    <w:p w14:paraId="2C0BA154" w14:textId="77777777" w:rsidR="00F4328E" w:rsidRPr="00F577EB" w:rsidRDefault="00F4328E" w:rsidP="00416763">
      <w:pPr>
        <w:jc w:val="center"/>
        <w:rPr>
          <w:rFonts w:ascii="Arial" w:hAnsi="Arial" w:cs="Arial"/>
          <w:sz w:val="16"/>
          <w:szCs w:val="16"/>
        </w:rPr>
      </w:pPr>
    </w:p>
    <w:sectPr w:rsidR="00F4328E" w:rsidRPr="00F577EB" w:rsidSect="00CD4C5F">
      <w:pgSz w:w="20160" w:h="15840" w:orient="landscape"/>
      <w:pgMar w:top="1800" w:right="1440" w:bottom="1800" w:left="14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Zapf Dingbats">
    <w:panose1 w:val="05020102010704020609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D4C5F"/>
    <w:rsid w:val="00002338"/>
    <w:rsid w:val="00013CCD"/>
    <w:rsid w:val="00020681"/>
    <w:rsid w:val="00032469"/>
    <w:rsid w:val="00044188"/>
    <w:rsid w:val="00060AE9"/>
    <w:rsid w:val="00081CB3"/>
    <w:rsid w:val="00085217"/>
    <w:rsid w:val="000C2317"/>
    <w:rsid w:val="000D3F78"/>
    <w:rsid w:val="00126992"/>
    <w:rsid w:val="00127453"/>
    <w:rsid w:val="001B09B4"/>
    <w:rsid w:val="0021792C"/>
    <w:rsid w:val="00257276"/>
    <w:rsid w:val="00262998"/>
    <w:rsid w:val="00267AE8"/>
    <w:rsid w:val="00271126"/>
    <w:rsid w:val="0027323D"/>
    <w:rsid w:val="00284F0B"/>
    <w:rsid w:val="0029256C"/>
    <w:rsid w:val="002F452D"/>
    <w:rsid w:val="00303B5F"/>
    <w:rsid w:val="00316A17"/>
    <w:rsid w:val="00324E76"/>
    <w:rsid w:val="00333949"/>
    <w:rsid w:val="003446A4"/>
    <w:rsid w:val="00346971"/>
    <w:rsid w:val="00381D72"/>
    <w:rsid w:val="003A2876"/>
    <w:rsid w:val="003E5A28"/>
    <w:rsid w:val="003F22FE"/>
    <w:rsid w:val="003F6A22"/>
    <w:rsid w:val="003F7F6B"/>
    <w:rsid w:val="00400C15"/>
    <w:rsid w:val="004043A8"/>
    <w:rsid w:val="00412658"/>
    <w:rsid w:val="00413856"/>
    <w:rsid w:val="00416763"/>
    <w:rsid w:val="0045442D"/>
    <w:rsid w:val="00457DCD"/>
    <w:rsid w:val="0048796D"/>
    <w:rsid w:val="004A35A8"/>
    <w:rsid w:val="004A6B26"/>
    <w:rsid w:val="004B7F56"/>
    <w:rsid w:val="004C0D61"/>
    <w:rsid w:val="004F080A"/>
    <w:rsid w:val="004F1271"/>
    <w:rsid w:val="00505E81"/>
    <w:rsid w:val="0051073F"/>
    <w:rsid w:val="00542DC7"/>
    <w:rsid w:val="00575CBA"/>
    <w:rsid w:val="0058369B"/>
    <w:rsid w:val="005C6173"/>
    <w:rsid w:val="005D6867"/>
    <w:rsid w:val="00604382"/>
    <w:rsid w:val="00612B54"/>
    <w:rsid w:val="00612DF1"/>
    <w:rsid w:val="006345A1"/>
    <w:rsid w:val="00636117"/>
    <w:rsid w:val="006567D6"/>
    <w:rsid w:val="006746BE"/>
    <w:rsid w:val="006843D7"/>
    <w:rsid w:val="0068665D"/>
    <w:rsid w:val="006866D1"/>
    <w:rsid w:val="006878A4"/>
    <w:rsid w:val="00694AED"/>
    <w:rsid w:val="006C06EF"/>
    <w:rsid w:val="006C27E7"/>
    <w:rsid w:val="006F5645"/>
    <w:rsid w:val="00713428"/>
    <w:rsid w:val="00731D5A"/>
    <w:rsid w:val="00733208"/>
    <w:rsid w:val="00734B94"/>
    <w:rsid w:val="0076725D"/>
    <w:rsid w:val="0077133D"/>
    <w:rsid w:val="0078255C"/>
    <w:rsid w:val="007939E6"/>
    <w:rsid w:val="007B218D"/>
    <w:rsid w:val="007B4ACD"/>
    <w:rsid w:val="007C502F"/>
    <w:rsid w:val="007C51F2"/>
    <w:rsid w:val="00805BC5"/>
    <w:rsid w:val="00841716"/>
    <w:rsid w:val="008702D8"/>
    <w:rsid w:val="00904D7E"/>
    <w:rsid w:val="00925C67"/>
    <w:rsid w:val="00987E4B"/>
    <w:rsid w:val="009A380A"/>
    <w:rsid w:val="009D4000"/>
    <w:rsid w:val="00A00CA8"/>
    <w:rsid w:val="00A22C1E"/>
    <w:rsid w:val="00A275AE"/>
    <w:rsid w:val="00A5309E"/>
    <w:rsid w:val="00A63C35"/>
    <w:rsid w:val="00A97202"/>
    <w:rsid w:val="00AB5392"/>
    <w:rsid w:val="00AE1F2B"/>
    <w:rsid w:val="00B065D6"/>
    <w:rsid w:val="00B07C4F"/>
    <w:rsid w:val="00B31618"/>
    <w:rsid w:val="00B46EB5"/>
    <w:rsid w:val="00B66640"/>
    <w:rsid w:val="00B7132D"/>
    <w:rsid w:val="00BA11D8"/>
    <w:rsid w:val="00BA5C9F"/>
    <w:rsid w:val="00BA7030"/>
    <w:rsid w:val="00BB3203"/>
    <w:rsid w:val="00BE4DD2"/>
    <w:rsid w:val="00BF4EE1"/>
    <w:rsid w:val="00C002B6"/>
    <w:rsid w:val="00C15B57"/>
    <w:rsid w:val="00C37BDE"/>
    <w:rsid w:val="00C52BC5"/>
    <w:rsid w:val="00C76A7A"/>
    <w:rsid w:val="00C838A7"/>
    <w:rsid w:val="00C910B1"/>
    <w:rsid w:val="00CD1090"/>
    <w:rsid w:val="00CD4C5F"/>
    <w:rsid w:val="00CE040C"/>
    <w:rsid w:val="00CE7F04"/>
    <w:rsid w:val="00CF3A19"/>
    <w:rsid w:val="00D32BBC"/>
    <w:rsid w:val="00D430B4"/>
    <w:rsid w:val="00D713A7"/>
    <w:rsid w:val="00D77AD3"/>
    <w:rsid w:val="00DB361B"/>
    <w:rsid w:val="00DD2E67"/>
    <w:rsid w:val="00DE4768"/>
    <w:rsid w:val="00DF0CE6"/>
    <w:rsid w:val="00E157CE"/>
    <w:rsid w:val="00E21413"/>
    <w:rsid w:val="00E35F82"/>
    <w:rsid w:val="00E700BB"/>
    <w:rsid w:val="00E83E3E"/>
    <w:rsid w:val="00E96B02"/>
    <w:rsid w:val="00EA333D"/>
    <w:rsid w:val="00ED6DD3"/>
    <w:rsid w:val="00F4328E"/>
    <w:rsid w:val="00F577EB"/>
    <w:rsid w:val="00F62DCA"/>
    <w:rsid w:val="00F66AB3"/>
    <w:rsid w:val="00FB649E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324B72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xl63">
    <w:name w:val="xl63"/>
    <w:basedOn w:val="Normal"/>
    <w:rsid w:val="00CD4C5F"/>
    <w:pPr>
      <w:spacing w:before="100" w:beforeAutospacing="1" w:after="100" w:afterAutospacing="1"/>
      <w:jc w:val="center"/>
    </w:pPr>
    <w:rPr>
      <w:rFonts w:ascii="Times" w:hAnsi="Times"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746BE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746BE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xl63">
    <w:name w:val="xl63"/>
    <w:basedOn w:val="Normal"/>
    <w:rsid w:val="00CD4C5F"/>
    <w:pPr>
      <w:spacing w:before="100" w:beforeAutospacing="1" w:after="100" w:afterAutospacing="1"/>
      <w:jc w:val="center"/>
    </w:pPr>
    <w:rPr>
      <w:rFonts w:ascii="Times" w:hAnsi="Times"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746BE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746BE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14243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02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047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BDB3B37-B915-8D42-BD60-0F360E892B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139</Words>
  <Characters>6497</Characters>
  <Application>Microsoft Macintosh Word</Application>
  <DocSecurity>0</DocSecurity>
  <Lines>54</Lines>
  <Paragraphs>15</Paragraphs>
  <ScaleCrop>false</ScaleCrop>
  <Company>Penn State</Company>
  <LinksUpToDate>false</LinksUpToDate>
  <CharactersWithSpaces>76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land Patch</dc:creator>
  <cp:keywords/>
  <dc:description/>
  <cp:lastModifiedBy>Harland Patch</cp:lastModifiedBy>
  <cp:revision>3</cp:revision>
  <cp:lastPrinted>2013-02-11T21:07:00Z</cp:lastPrinted>
  <dcterms:created xsi:type="dcterms:W3CDTF">2014-03-18T19:26:00Z</dcterms:created>
  <dcterms:modified xsi:type="dcterms:W3CDTF">2014-03-19T17:53:00Z</dcterms:modified>
</cp:coreProperties>
</file>